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header5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848B67C" w14:textId="3826C269" w:rsidR="00457993" w:rsidRPr="007B2CBD" w:rsidRDefault="00E02CA7" w:rsidP="00F92C37">
      <w:pPr>
        <w:rPr>
          <w:rFonts w:ascii="Calibri" w:hAnsi="Calibri" w:cs="Calibri"/>
          <w:sz w:val="48"/>
          <w:szCs w:val="48"/>
        </w:rPr>
      </w:pPr>
      <w:r w:rsidRPr="007B2CBD">
        <w:rPr>
          <w:rFonts w:ascii="Calibri" w:hAnsi="Calibri" w:cs="Calibri"/>
          <w:sz w:val="48"/>
          <w:szCs w:val="48"/>
        </w:rPr>
        <w:t>CARMEN HOV</w:t>
      </w:r>
      <w:r w:rsidR="00B70757">
        <w:rPr>
          <w:rFonts w:ascii="Calibri" w:hAnsi="Calibri" w:cs="Calibri"/>
          <w:sz w:val="48"/>
          <w:szCs w:val="48"/>
        </w:rPr>
        <w:t>E</w:t>
      </w:r>
    </w:p>
    <w:p w14:paraId="169F80E7" w14:textId="7DF38E64" w:rsidR="007A3A4B" w:rsidRPr="007B2CBD" w:rsidRDefault="00023F41" w:rsidP="00F92C37">
      <w:pPr>
        <w:pBdr>
          <w:bottom w:val="single" w:sz="12" w:space="1" w:color="auto"/>
        </w:pBdr>
        <w:rPr>
          <w:rFonts w:ascii="Calibri" w:hAnsi="Calibri" w:cs="Calibri"/>
        </w:rPr>
      </w:pPr>
      <w:r w:rsidRPr="007B2CBD">
        <w:rPr>
          <w:rFonts w:ascii="Calibri" w:hAnsi="Calibri" w:cs="Calibri"/>
          <w:b/>
          <w:bCs/>
        </w:rPr>
        <w:t xml:space="preserve">EMAIL </w:t>
      </w:r>
      <w:hyperlink r:id="rId8" w:history="1">
        <w:r w:rsidR="002D0DB2" w:rsidRPr="005658AB">
          <w:rPr>
            <w:rStyle w:val="Hyperlink"/>
            <w:rFonts w:ascii="Calibri" w:hAnsi="Calibri" w:cs="Calibri"/>
          </w:rPr>
          <w:t>hove.cm@gmail.com</w:t>
        </w:r>
      </w:hyperlink>
      <w:r w:rsidR="00E02CA7" w:rsidRPr="007B2CBD">
        <w:rPr>
          <w:rFonts w:ascii="Calibri" w:hAnsi="Calibri" w:cs="Calibri"/>
        </w:rPr>
        <w:t xml:space="preserve"> | </w:t>
      </w:r>
      <w:r w:rsidR="00846DA2" w:rsidRPr="007B2CBD">
        <w:rPr>
          <w:rFonts w:ascii="Calibri" w:hAnsi="Calibri" w:cs="Calibri"/>
          <w:b/>
          <w:bCs/>
        </w:rPr>
        <w:t>PHONE</w:t>
      </w:r>
      <w:r w:rsidR="00846DA2" w:rsidRPr="007B2CBD">
        <w:rPr>
          <w:rFonts w:ascii="Calibri" w:hAnsi="Calibri" w:cs="Calibri"/>
        </w:rPr>
        <w:t xml:space="preserve"> </w:t>
      </w:r>
      <w:r w:rsidR="00E02CA7" w:rsidRPr="007B2CBD">
        <w:rPr>
          <w:rFonts w:ascii="Calibri" w:hAnsi="Calibri" w:cs="Calibri"/>
        </w:rPr>
        <w:t>(360) 621-3508</w:t>
      </w:r>
      <w:r w:rsidR="001E42DA" w:rsidRPr="007B2CBD">
        <w:rPr>
          <w:rFonts w:ascii="Calibri" w:hAnsi="Calibri" w:cs="Calibri"/>
        </w:rPr>
        <w:t xml:space="preserve"> | </w:t>
      </w:r>
      <w:r w:rsidR="009A5296">
        <w:rPr>
          <w:rFonts w:ascii="Calibri" w:hAnsi="Calibri" w:cs="Calibri"/>
          <w:b/>
          <w:bCs/>
        </w:rPr>
        <w:t>LinkedIn</w:t>
      </w:r>
      <w:r w:rsidR="00613B44" w:rsidRPr="007B2CBD">
        <w:rPr>
          <w:rFonts w:ascii="Calibri" w:hAnsi="Calibri" w:cs="Calibri"/>
          <w:b/>
          <w:bCs/>
        </w:rPr>
        <w:t xml:space="preserve">  </w:t>
      </w:r>
      <w:hyperlink r:id="rId9" w:history="1">
        <w:r w:rsidR="00613B44" w:rsidRPr="007B2CBD">
          <w:rPr>
            <w:rStyle w:val="Hyperlink"/>
            <w:rFonts w:ascii="Calibri" w:hAnsi="Calibri" w:cs="Calibri"/>
          </w:rPr>
          <w:t>www.linkedin.com/in/carmenhove/</w:t>
        </w:r>
      </w:hyperlink>
    </w:p>
    <w:p w14:paraId="6BECD6F2" w14:textId="77777777" w:rsidR="0063245C" w:rsidRPr="007B2CBD" w:rsidRDefault="0063245C" w:rsidP="00F92C37">
      <w:pPr>
        <w:rPr>
          <w:rFonts w:ascii="Calibri" w:hAnsi="Calibri" w:cs="Calibri"/>
          <w:sz w:val="28"/>
          <w:szCs w:val="28"/>
        </w:rPr>
      </w:pPr>
    </w:p>
    <w:p w14:paraId="156B22D1" w14:textId="52935579" w:rsidR="001604FC" w:rsidRPr="007B2CBD" w:rsidRDefault="001604FC" w:rsidP="00F92C37">
      <w:pPr>
        <w:rPr>
          <w:rFonts w:ascii="Calibri" w:hAnsi="Calibri" w:cs="Calibri"/>
          <w:sz w:val="28"/>
          <w:szCs w:val="28"/>
        </w:rPr>
      </w:pPr>
      <w:r w:rsidRPr="007B2CBD">
        <w:rPr>
          <w:rFonts w:ascii="Calibri" w:hAnsi="Calibri" w:cs="Calibri"/>
          <w:sz w:val="28"/>
          <w:szCs w:val="28"/>
        </w:rPr>
        <w:t>EDUCATION</w:t>
      </w:r>
    </w:p>
    <w:p w14:paraId="4A237AD3" w14:textId="4D5417AB" w:rsidR="001604FC" w:rsidRPr="007B2CBD" w:rsidRDefault="001604FC" w:rsidP="00F92C37">
      <w:pPr>
        <w:rPr>
          <w:rFonts w:ascii="Calibri" w:hAnsi="Calibri" w:cs="Calibri"/>
        </w:rPr>
      </w:pPr>
      <w:r w:rsidRPr="007B2CBD">
        <w:rPr>
          <w:rFonts w:ascii="Calibri" w:hAnsi="Calibri" w:cs="Calibri"/>
          <w:b/>
          <w:bCs/>
        </w:rPr>
        <w:t>Doctor of Philosophy (PhD)</w:t>
      </w:r>
      <w:r w:rsidRPr="007B2CBD">
        <w:rPr>
          <w:rFonts w:ascii="Calibri" w:hAnsi="Calibri" w:cs="Calibri"/>
        </w:rPr>
        <w:t xml:space="preserve"> | </w:t>
      </w:r>
      <w:r w:rsidR="008334E7" w:rsidRPr="007B2CBD">
        <w:rPr>
          <w:rFonts w:ascii="Calibri" w:hAnsi="Calibri" w:cs="Calibri"/>
        </w:rPr>
        <w:t>Sep 2015-Mar</w:t>
      </w:r>
      <w:r w:rsidRPr="007B2CBD">
        <w:rPr>
          <w:rFonts w:ascii="Calibri" w:hAnsi="Calibri" w:cs="Calibri"/>
        </w:rPr>
        <w:t xml:space="preserve"> 2022</w:t>
      </w:r>
    </w:p>
    <w:p w14:paraId="265A79A2" w14:textId="7D6C50E1" w:rsidR="00ED7D35" w:rsidRPr="007B2CBD" w:rsidRDefault="001604FC" w:rsidP="00F92C37">
      <w:pPr>
        <w:rPr>
          <w:rFonts w:ascii="Calibri" w:hAnsi="Calibri" w:cs="Calibri"/>
        </w:rPr>
      </w:pPr>
      <w:r w:rsidRPr="007B2CBD">
        <w:rPr>
          <w:rFonts w:ascii="Calibri" w:hAnsi="Calibri" w:cs="Calibri"/>
        </w:rPr>
        <w:t xml:space="preserve">University of California Santa Barbara, </w:t>
      </w:r>
      <w:r w:rsidR="003F1073" w:rsidRPr="007B2CBD">
        <w:rPr>
          <w:rFonts w:ascii="Calibri" w:hAnsi="Calibri" w:cs="Calibri"/>
        </w:rPr>
        <w:t xml:space="preserve">Physical and </w:t>
      </w:r>
      <w:r w:rsidR="008645FD" w:rsidRPr="007B2CBD">
        <w:rPr>
          <w:rFonts w:ascii="Calibri" w:hAnsi="Calibri" w:cs="Calibri"/>
        </w:rPr>
        <w:t>Biological Anthropology</w:t>
      </w:r>
      <w:r w:rsidRPr="007B2CBD">
        <w:rPr>
          <w:rFonts w:ascii="Calibri" w:hAnsi="Calibri" w:cs="Calibri"/>
        </w:rPr>
        <w:t xml:space="preserve"> </w:t>
      </w:r>
    </w:p>
    <w:p w14:paraId="028DE3BB" w14:textId="61DFFC2B" w:rsidR="001604FC" w:rsidRPr="007B2CBD" w:rsidRDefault="001604FC" w:rsidP="00F92C37">
      <w:pPr>
        <w:rPr>
          <w:rFonts w:ascii="Calibri" w:hAnsi="Calibri" w:cs="Calibri"/>
        </w:rPr>
      </w:pPr>
      <w:r w:rsidRPr="007B2CBD">
        <w:rPr>
          <w:rFonts w:ascii="Calibri" w:hAnsi="Calibri" w:cs="Calibri"/>
          <w:b/>
          <w:bCs/>
        </w:rPr>
        <w:t>Bachelor of Science (BS)</w:t>
      </w:r>
      <w:r w:rsidRPr="007B2CBD">
        <w:rPr>
          <w:rFonts w:ascii="Calibri" w:hAnsi="Calibri" w:cs="Calibri"/>
        </w:rPr>
        <w:t xml:space="preserve"> | </w:t>
      </w:r>
      <w:r w:rsidR="008334E7" w:rsidRPr="007B2CBD">
        <w:rPr>
          <w:rFonts w:ascii="Calibri" w:hAnsi="Calibri" w:cs="Calibri"/>
        </w:rPr>
        <w:t>Sep 2010-</w:t>
      </w:r>
      <w:r w:rsidRPr="007B2CBD">
        <w:rPr>
          <w:rFonts w:ascii="Calibri" w:hAnsi="Calibri" w:cs="Calibri"/>
        </w:rPr>
        <w:t>Jun 2014</w:t>
      </w:r>
    </w:p>
    <w:p w14:paraId="18663AD4" w14:textId="35F7E302" w:rsidR="001604FC" w:rsidRPr="007B2CBD" w:rsidRDefault="001604FC" w:rsidP="00F92C37">
      <w:pPr>
        <w:rPr>
          <w:rFonts w:ascii="Calibri" w:hAnsi="Calibri" w:cs="Calibri"/>
          <w:i/>
          <w:iCs/>
        </w:rPr>
      </w:pPr>
      <w:r w:rsidRPr="007B2CBD">
        <w:rPr>
          <w:rFonts w:ascii="Calibri" w:hAnsi="Calibri" w:cs="Calibri"/>
        </w:rPr>
        <w:t xml:space="preserve">Seattle Pacific University, Human Biology, </w:t>
      </w:r>
      <w:r w:rsidRPr="007B2CBD">
        <w:rPr>
          <w:rFonts w:ascii="Calibri" w:hAnsi="Calibri" w:cs="Calibri"/>
          <w:i/>
          <w:iCs/>
        </w:rPr>
        <w:t xml:space="preserve">cum laude </w:t>
      </w:r>
    </w:p>
    <w:p w14:paraId="361B0E67" w14:textId="77777777" w:rsidR="00ED7D35" w:rsidRPr="007B2CBD" w:rsidRDefault="00ED7D35" w:rsidP="00F92C37">
      <w:pPr>
        <w:rPr>
          <w:rFonts w:ascii="Calibri" w:hAnsi="Calibri" w:cs="Calibri"/>
          <w:i/>
          <w:iCs/>
        </w:rPr>
      </w:pPr>
    </w:p>
    <w:p w14:paraId="24C83037" w14:textId="64FB7B30" w:rsidR="006D1498" w:rsidRPr="007B2CBD" w:rsidRDefault="006D1498" w:rsidP="00F92C37">
      <w:pPr>
        <w:rPr>
          <w:rFonts w:ascii="Calibri" w:hAnsi="Calibri" w:cs="Calibri"/>
          <w:sz w:val="28"/>
          <w:szCs w:val="28"/>
        </w:rPr>
      </w:pPr>
      <w:r w:rsidRPr="007B2CBD">
        <w:rPr>
          <w:rFonts w:ascii="Calibri" w:hAnsi="Calibri" w:cs="Calibri"/>
          <w:sz w:val="28"/>
          <w:szCs w:val="28"/>
        </w:rPr>
        <w:t>CERTIFICATIONS</w:t>
      </w:r>
    </w:p>
    <w:p w14:paraId="425174EF" w14:textId="2987924A" w:rsidR="008B0CF7" w:rsidRPr="007B2CBD" w:rsidRDefault="006D1498" w:rsidP="00F92C37">
      <w:pPr>
        <w:rPr>
          <w:rFonts w:ascii="Calibri" w:hAnsi="Calibri" w:cs="Calibri"/>
        </w:rPr>
      </w:pPr>
      <w:r w:rsidRPr="007B2CBD">
        <w:rPr>
          <w:rFonts w:ascii="Calibri" w:hAnsi="Calibri" w:cs="Calibri"/>
          <w:b/>
          <w:bCs/>
        </w:rPr>
        <w:t xml:space="preserve">Licensed Medical Assistant Phlebotomist </w:t>
      </w:r>
      <w:r w:rsidR="008334E7" w:rsidRPr="007B2CBD">
        <w:rPr>
          <w:rFonts w:ascii="Calibri" w:hAnsi="Calibri" w:cs="Calibri"/>
        </w:rPr>
        <w:t>|</w:t>
      </w:r>
      <w:r w:rsidR="008334E7" w:rsidRPr="007B2CBD">
        <w:rPr>
          <w:rFonts w:ascii="Calibri" w:hAnsi="Calibri" w:cs="Calibri"/>
          <w:b/>
          <w:bCs/>
        </w:rPr>
        <w:t xml:space="preserve"> </w:t>
      </w:r>
      <w:r w:rsidR="008334E7" w:rsidRPr="007B2CBD">
        <w:rPr>
          <w:rFonts w:ascii="Calibri" w:hAnsi="Calibri" w:cs="Calibri"/>
        </w:rPr>
        <w:t xml:space="preserve">Dec 2018-Present </w:t>
      </w:r>
    </w:p>
    <w:p w14:paraId="15C63D97" w14:textId="71A44099" w:rsidR="00ED7D35" w:rsidRPr="007B2CBD" w:rsidRDefault="00ED7D35" w:rsidP="00F92C37">
      <w:pPr>
        <w:rPr>
          <w:rFonts w:ascii="Calibri" w:hAnsi="Calibri" w:cs="Calibri"/>
        </w:rPr>
      </w:pPr>
      <w:r w:rsidRPr="007B2CBD">
        <w:rPr>
          <w:rFonts w:ascii="Calibri" w:hAnsi="Calibri" w:cs="Calibri"/>
        </w:rPr>
        <w:t>North Seattle Community C</w:t>
      </w:r>
      <w:r w:rsidR="006D2B1F" w:rsidRPr="007B2CBD">
        <w:rPr>
          <w:rFonts w:ascii="Calibri" w:hAnsi="Calibri" w:cs="Calibri"/>
        </w:rPr>
        <w:t>o</w:t>
      </w:r>
      <w:r w:rsidRPr="007B2CBD">
        <w:rPr>
          <w:rFonts w:ascii="Calibri" w:hAnsi="Calibri" w:cs="Calibri"/>
        </w:rPr>
        <w:t>llege</w:t>
      </w:r>
      <w:r w:rsidR="00B52A53" w:rsidRPr="007B2CBD">
        <w:rPr>
          <w:rFonts w:ascii="Calibri" w:hAnsi="Calibri" w:cs="Calibri"/>
        </w:rPr>
        <w:t>, Basic Blood Collection</w:t>
      </w:r>
    </w:p>
    <w:p w14:paraId="6F4C32FC" w14:textId="7E82871F" w:rsidR="00AF534C" w:rsidRPr="007B2CBD" w:rsidRDefault="00AF534C" w:rsidP="00F92C37">
      <w:pPr>
        <w:rPr>
          <w:rFonts w:ascii="Calibri" w:hAnsi="Calibri" w:cs="Calibri"/>
        </w:rPr>
      </w:pPr>
      <w:r w:rsidRPr="007B2CBD">
        <w:rPr>
          <w:rFonts w:ascii="Calibri" w:hAnsi="Calibri" w:cs="Calibri"/>
        </w:rPr>
        <w:t xml:space="preserve">Active Washington State </w:t>
      </w:r>
      <w:r w:rsidR="00CF329E" w:rsidRPr="007B2CBD">
        <w:rPr>
          <w:rFonts w:ascii="Calibri" w:hAnsi="Calibri" w:cs="Calibri"/>
        </w:rPr>
        <w:t>Provider</w:t>
      </w:r>
      <w:r w:rsidR="002D5CD4" w:rsidRPr="007B2CBD">
        <w:rPr>
          <w:rFonts w:ascii="Calibri" w:hAnsi="Calibri" w:cs="Calibri"/>
        </w:rPr>
        <w:t xml:space="preserve"> </w:t>
      </w:r>
      <w:r w:rsidR="006D2B1F" w:rsidRPr="007B2CBD">
        <w:rPr>
          <w:rFonts w:ascii="Calibri" w:hAnsi="Calibri" w:cs="Calibri"/>
        </w:rPr>
        <w:t xml:space="preserve"># </w:t>
      </w:r>
      <w:r w:rsidRPr="007B2CBD">
        <w:rPr>
          <w:rFonts w:ascii="Calibri" w:hAnsi="Calibri" w:cs="Calibri"/>
        </w:rPr>
        <w:t>60925903</w:t>
      </w:r>
    </w:p>
    <w:p w14:paraId="2CD68EE3" w14:textId="77777777" w:rsidR="00ED7D35" w:rsidRPr="007B2CBD" w:rsidRDefault="00ED7D35" w:rsidP="00F92C37">
      <w:pPr>
        <w:pStyle w:val="ListParagraph"/>
        <w:ind w:left="0"/>
        <w:rPr>
          <w:rFonts w:ascii="Calibri" w:hAnsi="Calibri" w:cs="Calibri"/>
        </w:rPr>
      </w:pPr>
    </w:p>
    <w:p w14:paraId="3D21BFEC" w14:textId="58A0CCB4" w:rsidR="004D409D" w:rsidRPr="007B2CBD" w:rsidRDefault="0040710F" w:rsidP="00F92C37">
      <w:pPr>
        <w:rPr>
          <w:rFonts w:ascii="Calibri" w:hAnsi="Calibri" w:cs="Calibri"/>
          <w:sz w:val="28"/>
          <w:szCs w:val="28"/>
        </w:rPr>
      </w:pPr>
      <w:r w:rsidRPr="007B2CBD">
        <w:rPr>
          <w:rFonts w:ascii="Calibri" w:hAnsi="Calibri" w:cs="Calibri"/>
          <w:sz w:val="28"/>
          <w:szCs w:val="28"/>
        </w:rPr>
        <w:t>RESEARCH</w:t>
      </w:r>
      <w:r w:rsidR="006D1498" w:rsidRPr="007B2CBD">
        <w:rPr>
          <w:rFonts w:ascii="Calibri" w:hAnsi="Calibri" w:cs="Calibri"/>
          <w:sz w:val="28"/>
          <w:szCs w:val="28"/>
        </w:rPr>
        <w:t xml:space="preserve"> EXPERIENCE</w:t>
      </w:r>
    </w:p>
    <w:p w14:paraId="7E5FAEBB" w14:textId="0D896D9D" w:rsidR="00C41766" w:rsidRPr="007B2CBD" w:rsidRDefault="00F92C37" w:rsidP="00F92C37">
      <w:pPr>
        <w:rPr>
          <w:rFonts w:ascii="Calibri" w:hAnsi="Calibri" w:cs="Calibri"/>
          <w:b/>
          <w:bCs/>
        </w:rPr>
      </w:pPr>
      <w:r w:rsidRPr="007B2CBD">
        <w:rPr>
          <w:rFonts w:ascii="Calibri" w:hAnsi="Calibri" w:cs="Calibri"/>
          <w:b/>
          <w:bCs/>
        </w:rPr>
        <w:t xml:space="preserve">Research Scientist </w:t>
      </w:r>
      <w:r w:rsidR="00C41766" w:rsidRPr="007B2CBD">
        <w:rPr>
          <w:rFonts w:ascii="Calibri" w:hAnsi="Calibri" w:cs="Calibri"/>
        </w:rPr>
        <w:t>| Jan 2022-Present</w:t>
      </w:r>
    </w:p>
    <w:p w14:paraId="7C435BF4" w14:textId="16DC3D56" w:rsidR="00C41766" w:rsidRPr="007B2CBD" w:rsidRDefault="00C41766" w:rsidP="00F92C37">
      <w:pPr>
        <w:rPr>
          <w:rFonts w:ascii="Calibri" w:hAnsi="Calibri" w:cs="Calibri"/>
        </w:rPr>
      </w:pPr>
      <w:r w:rsidRPr="007B2CBD">
        <w:rPr>
          <w:rFonts w:ascii="Calibri" w:hAnsi="Calibri" w:cs="Calibri"/>
        </w:rPr>
        <w:t xml:space="preserve">University of Washington, Seattle, WA </w:t>
      </w:r>
    </w:p>
    <w:p w14:paraId="3EECF61A" w14:textId="43961163" w:rsidR="00335DC9" w:rsidRPr="007B2CBD" w:rsidRDefault="000A4E43" w:rsidP="00847976">
      <w:pPr>
        <w:pStyle w:val="ListParagraph"/>
        <w:numPr>
          <w:ilvl w:val="0"/>
          <w:numId w:val="19"/>
        </w:numPr>
        <w:rPr>
          <w:rFonts w:ascii="Calibri" w:eastAsia="Times New Roman" w:hAnsi="Calibri" w:cs="Calibri"/>
          <w:sz w:val="22"/>
          <w:szCs w:val="22"/>
        </w:rPr>
      </w:pPr>
      <w:r w:rsidRPr="007B2CBD">
        <w:rPr>
          <w:rFonts w:ascii="Calibri" w:eastAsia="Times New Roman" w:hAnsi="Calibri" w:cs="Calibri"/>
          <w:sz w:val="22"/>
          <w:szCs w:val="22"/>
          <w:shd w:val="clear" w:color="auto" w:fill="FFFFFF"/>
        </w:rPr>
        <w:t>Research Scientist at</w:t>
      </w:r>
      <w:r w:rsidR="00335DC9" w:rsidRPr="007B2CBD">
        <w:rPr>
          <w:rFonts w:ascii="Calibri" w:eastAsia="Times New Roman" w:hAnsi="Calibri" w:cs="Calibri"/>
          <w:sz w:val="22"/>
          <w:szCs w:val="22"/>
          <w:shd w:val="clear" w:color="auto" w:fill="FFFFFF"/>
        </w:rPr>
        <w:t xml:space="preserve"> the Center for Studies in Demography and Ecology </w:t>
      </w:r>
      <w:r w:rsidR="005503F9" w:rsidRPr="007B2CBD">
        <w:rPr>
          <w:rFonts w:ascii="Calibri" w:eastAsia="Times New Roman" w:hAnsi="Calibri" w:cs="Calibri"/>
          <w:sz w:val="22"/>
          <w:szCs w:val="22"/>
          <w:shd w:val="clear" w:color="auto" w:fill="FFFFFF"/>
        </w:rPr>
        <w:t>H</w:t>
      </w:r>
      <w:r w:rsidR="00F70852" w:rsidRPr="007B2CBD">
        <w:rPr>
          <w:rFonts w:ascii="Calibri" w:eastAsia="Times New Roman" w:hAnsi="Calibri" w:cs="Calibri"/>
          <w:sz w:val="22"/>
          <w:szCs w:val="22"/>
          <w:shd w:val="clear" w:color="auto" w:fill="FFFFFF"/>
        </w:rPr>
        <w:t xml:space="preserve">uman </w:t>
      </w:r>
      <w:r w:rsidR="005503F9" w:rsidRPr="007B2CBD">
        <w:rPr>
          <w:rFonts w:ascii="Calibri" w:eastAsia="Times New Roman" w:hAnsi="Calibri" w:cs="Calibri"/>
          <w:sz w:val="22"/>
          <w:szCs w:val="22"/>
          <w:shd w:val="clear" w:color="auto" w:fill="FFFFFF"/>
        </w:rPr>
        <w:t>B</w:t>
      </w:r>
      <w:r w:rsidR="00335DC9" w:rsidRPr="007B2CBD">
        <w:rPr>
          <w:rFonts w:ascii="Calibri" w:eastAsia="Times New Roman" w:hAnsi="Calibri" w:cs="Calibri"/>
          <w:sz w:val="22"/>
          <w:szCs w:val="22"/>
          <w:shd w:val="clear" w:color="auto" w:fill="FFFFFF"/>
        </w:rPr>
        <w:t xml:space="preserve">iodemography </w:t>
      </w:r>
      <w:r w:rsidR="00B43BA6" w:rsidRPr="007B2CBD">
        <w:rPr>
          <w:rFonts w:ascii="Calibri" w:eastAsia="Times New Roman" w:hAnsi="Calibri" w:cs="Calibri"/>
          <w:sz w:val="22"/>
          <w:szCs w:val="22"/>
          <w:shd w:val="clear" w:color="auto" w:fill="FFFFFF"/>
        </w:rPr>
        <w:t>L</w:t>
      </w:r>
      <w:r w:rsidR="00335DC9" w:rsidRPr="007B2CBD">
        <w:rPr>
          <w:rFonts w:ascii="Calibri" w:eastAsia="Times New Roman" w:hAnsi="Calibri" w:cs="Calibri"/>
          <w:sz w:val="22"/>
          <w:szCs w:val="22"/>
          <w:shd w:val="clear" w:color="auto" w:fill="FFFFFF"/>
        </w:rPr>
        <w:t>ab</w:t>
      </w:r>
    </w:p>
    <w:p w14:paraId="1A84A7E0" w14:textId="17E3C2F7" w:rsidR="00131EA1" w:rsidRPr="007B2CBD" w:rsidRDefault="00727EEA" w:rsidP="00847976">
      <w:pPr>
        <w:pStyle w:val="ListParagraph"/>
        <w:numPr>
          <w:ilvl w:val="0"/>
          <w:numId w:val="19"/>
        </w:numPr>
        <w:rPr>
          <w:rFonts w:ascii="Calibri" w:hAnsi="Calibri" w:cs="Calibri"/>
          <w:sz w:val="28"/>
          <w:szCs w:val="28"/>
        </w:rPr>
      </w:pPr>
      <w:r w:rsidRPr="007B2CBD">
        <w:rPr>
          <w:rFonts w:ascii="Calibri" w:eastAsia="Times New Roman" w:hAnsi="Calibri" w:cs="Calibri"/>
          <w:sz w:val="22"/>
          <w:szCs w:val="22"/>
          <w:shd w:val="clear" w:color="auto" w:fill="FFFFFF"/>
        </w:rPr>
        <w:t xml:space="preserve">Responsible for </w:t>
      </w:r>
      <w:r w:rsidR="00335DC9" w:rsidRPr="007B2CBD">
        <w:rPr>
          <w:rFonts w:ascii="Calibri" w:eastAsia="Times New Roman" w:hAnsi="Calibri" w:cs="Calibri"/>
          <w:sz w:val="22"/>
          <w:szCs w:val="22"/>
          <w:shd w:val="clear" w:color="auto" w:fill="FFFFFF"/>
        </w:rPr>
        <w:t xml:space="preserve">processing hair and dried blood spot samples and running </w:t>
      </w:r>
      <w:r w:rsidR="00A16C7E" w:rsidRPr="007B2CBD">
        <w:rPr>
          <w:rFonts w:ascii="Calibri" w:eastAsia="Times New Roman" w:hAnsi="Calibri" w:cs="Calibri"/>
          <w:sz w:val="22"/>
          <w:szCs w:val="22"/>
          <w:shd w:val="clear" w:color="auto" w:fill="FFFFFF"/>
        </w:rPr>
        <w:t xml:space="preserve">in-house single and multiplex </w:t>
      </w:r>
      <w:r w:rsidR="00335DC9" w:rsidRPr="007B2CBD">
        <w:rPr>
          <w:rFonts w:ascii="Calibri" w:eastAsia="Times New Roman" w:hAnsi="Calibri" w:cs="Calibri"/>
          <w:sz w:val="22"/>
          <w:szCs w:val="22"/>
          <w:shd w:val="clear" w:color="auto" w:fill="FFFFFF"/>
        </w:rPr>
        <w:t xml:space="preserve">ELISA assays for domestic and international </w:t>
      </w:r>
      <w:r w:rsidRPr="007B2CBD">
        <w:rPr>
          <w:rFonts w:ascii="Calibri" w:eastAsia="Times New Roman" w:hAnsi="Calibri" w:cs="Calibri"/>
          <w:sz w:val="22"/>
          <w:szCs w:val="22"/>
          <w:shd w:val="clear" w:color="auto" w:fill="FFFFFF"/>
        </w:rPr>
        <w:t>epidemiological</w:t>
      </w:r>
      <w:r w:rsidR="00335DC9" w:rsidRPr="007B2CBD">
        <w:rPr>
          <w:rFonts w:ascii="Calibri" w:eastAsia="Times New Roman" w:hAnsi="Calibri" w:cs="Calibri"/>
          <w:sz w:val="22"/>
          <w:szCs w:val="22"/>
          <w:shd w:val="clear" w:color="auto" w:fill="FFFFFF"/>
        </w:rPr>
        <w:t xml:space="preserve"> studies (e.g., </w:t>
      </w:r>
      <w:r w:rsidR="00E844FA" w:rsidRPr="007B2CBD">
        <w:rPr>
          <w:rFonts w:ascii="Calibri" w:eastAsia="Times New Roman" w:hAnsi="Calibri" w:cs="Calibri"/>
          <w:sz w:val="22"/>
          <w:szCs w:val="22"/>
          <w:shd w:val="clear" w:color="auto" w:fill="FFFFFF"/>
        </w:rPr>
        <w:t xml:space="preserve">SHINE </w:t>
      </w:r>
      <w:r w:rsidR="004A7A5E" w:rsidRPr="007B2CBD">
        <w:rPr>
          <w:rFonts w:ascii="Calibri" w:eastAsia="Times New Roman" w:hAnsi="Calibri" w:cs="Calibri"/>
          <w:sz w:val="22"/>
          <w:szCs w:val="22"/>
          <w:shd w:val="clear" w:color="auto" w:fill="FFFFFF"/>
        </w:rPr>
        <w:t>s</w:t>
      </w:r>
      <w:r w:rsidR="00335DC9" w:rsidRPr="007B2CBD">
        <w:rPr>
          <w:rFonts w:ascii="Calibri" w:eastAsia="Times New Roman" w:hAnsi="Calibri" w:cs="Calibri"/>
          <w:sz w:val="22"/>
          <w:szCs w:val="22"/>
          <w:shd w:val="clear" w:color="auto" w:fill="FFFFFF"/>
        </w:rPr>
        <w:t>tudy, Seattle Postpartum Health Study)</w:t>
      </w:r>
    </w:p>
    <w:p w14:paraId="67AE2564" w14:textId="77777777" w:rsidR="00335DC9" w:rsidRPr="007B2CBD" w:rsidRDefault="00335DC9" w:rsidP="00F92C37">
      <w:pPr>
        <w:rPr>
          <w:rFonts w:ascii="Calibri" w:hAnsi="Calibri" w:cs="Calibri"/>
          <w:sz w:val="28"/>
          <w:szCs w:val="28"/>
        </w:rPr>
      </w:pPr>
    </w:p>
    <w:p w14:paraId="52CCA37D" w14:textId="28825AD5" w:rsidR="004D409D" w:rsidRPr="007B2CBD" w:rsidRDefault="004D409D" w:rsidP="00F92C37">
      <w:pPr>
        <w:rPr>
          <w:rFonts w:ascii="Calibri" w:hAnsi="Calibri" w:cs="Calibri"/>
        </w:rPr>
      </w:pPr>
      <w:r w:rsidRPr="007B2CBD">
        <w:rPr>
          <w:rFonts w:ascii="Calibri" w:hAnsi="Calibri" w:cs="Calibri"/>
          <w:b/>
          <w:bCs/>
        </w:rPr>
        <w:t>Princip</w:t>
      </w:r>
      <w:r w:rsidR="00AC6742" w:rsidRPr="007B2CBD">
        <w:rPr>
          <w:rFonts w:ascii="Calibri" w:hAnsi="Calibri" w:cs="Calibri"/>
          <w:b/>
          <w:bCs/>
        </w:rPr>
        <w:t>al</w:t>
      </w:r>
      <w:r w:rsidRPr="007B2CBD">
        <w:rPr>
          <w:rFonts w:ascii="Calibri" w:hAnsi="Calibri" w:cs="Calibri"/>
          <w:b/>
          <w:bCs/>
        </w:rPr>
        <w:t xml:space="preserve"> Investigator </w:t>
      </w:r>
      <w:r w:rsidRPr="007B2CBD">
        <w:rPr>
          <w:rFonts w:ascii="Calibri" w:hAnsi="Calibri" w:cs="Calibri"/>
        </w:rPr>
        <w:t>| Oct 2020-</w:t>
      </w:r>
      <w:r w:rsidR="000B0866" w:rsidRPr="007B2CBD">
        <w:rPr>
          <w:rFonts w:ascii="Calibri" w:hAnsi="Calibri" w:cs="Calibri"/>
        </w:rPr>
        <w:t>Mar 2022</w:t>
      </w:r>
    </w:p>
    <w:p w14:paraId="0FA8E727" w14:textId="63B16773" w:rsidR="004D409D" w:rsidRPr="007B2CBD" w:rsidRDefault="004D409D" w:rsidP="00F92C37">
      <w:pPr>
        <w:rPr>
          <w:rFonts w:ascii="Calibri" w:hAnsi="Calibri" w:cs="Calibri"/>
        </w:rPr>
      </w:pPr>
      <w:r w:rsidRPr="007B2CBD">
        <w:rPr>
          <w:rFonts w:ascii="Calibri" w:hAnsi="Calibri" w:cs="Calibri"/>
        </w:rPr>
        <w:t xml:space="preserve">University of California, Santa Barbara, CA </w:t>
      </w:r>
    </w:p>
    <w:p w14:paraId="5DB8767E" w14:textId="0A05D540" w:rsidR="004D409D" w:rsidRPr="007B2CBD" w:rsidRDefault="004D409D" w:rsidP="00847976">
      <w:pPr>
        <w:pStyle w:val="ListParagraph"/>
        <w:numPr>
          <w:ilvl w:val="0"/>
          <w:numId w:val="20"/>
        </w:numPr>
        <w:rPr>
          <w:rFonts w:ascii="Calibri" w:hAnsi="Calibri" w:cs="Calibri"/>
          <w:sz w:val="22"/>
          <w:szCs w:val="22"/>
        </w:rPr>
      </w:pPr>
      <w:r w:rsidRPr="007B2CBD">
        <w:rPr>
          <w:rFonts w:ascii="Calibri" w:hAnsi="Calibri" w:cs="Calibri"/>
          <w:sz w:val="22"/>
          <w:szCs w:val="22"/>
        </w:rPr>
        <w:t xml:space="preserve">Designed and executed </w:t>
      </w:r>
      <w:r w:rsidR="00E9019C" w:rsidRPr="007B2CBD">
        <w:rPr>
          <w:rFonts w:ascii="Calibri" w:hAnsi="Calibri" w:cs="Calibri"/>
          <w:sz w:val="22"/>
          <w:szCs w:val="22"/>
        </w:rPr>
        <w:t>study investigating</w:t>
      </w:r>
      <w:r w:rsidRPr="007B2CBD">
        <w:rPr>
          <w:rFonts w:ascii="Calibri" w:hAnsi="Calibri" w:cs="Calibri"/>
          <w:sz w:val="22"/>
          <w:szCs w:val="22"/>
        </w:rPr>
        <w:t xml:space="preserve"> </w:t>
      </w:r>
      <w:r w:rsidR="00E9019C" w:rsidRPr="007B2CBD">
        <w:rPr>
          <w:rFonts w:ascii="Calibri" w:hAnsi="Calibri" w:cs="Calibri"/>
          <w:sz w:val="22"/>
          <w:szCs w:val="22"/>
        </w:rPr>
        <w:t>the effects of</w:t>
      </w:r>
      <w:r w:rsidRPr="007B2CBD">
        <w:rPr>
          <w:rFonts w:ascii="Calibri" w:hAnsi="Calibri" w:cs="Calibri"/>
          <w:sz w:val="22"/>
          <w:szCs w:val="22"/>
        </w:rPr>
        <w:t xml:space="preserve"> breastfeeding behavior on depressive symptoms, physical health,</w:t>
      </w:r>
      <w:r w:rsidR="00C75E78" w:rsidRPr="007B2CBD">
        <w:rPr>
          <w:rFonts w:ascii="Calibri" w:hAnsi="Calibri" w:cs="Calibri"/>
          <w:sz w:val="22"/>
          <w:szCs w:val="22"/>
        </w:rPr>
        <w:t xml:space="preserve"> </w:t>
      </w:r>
      <w:r w:rsidRPr="007B2CBD">
        <w:rPr>
          <w:rFonts w:ascii="Calibri" w:hAnsi="Calibri" w:cs="Calibri"/>
          <w:sz w:val="22"/>
          <w:szCs w:val="22"/>
        </w:rPr>
        <w:t>and immune phenotype among postpartum mothers in the United States (n=97)</w:t>
      </w:r>
    </w:p>
    <w:p w14:paraId="1B8541E2" w14:textId="77777777" w:rsidR="001C09ED" w:rsidRPr="007B2CBD" w:rsidRDefault="001C09ED" w:rsidP="00847976">
      <w:pPr>
        <w:pStyle w:val="ListParagraph"/>
        <w:numPr>
          <w:ilvl w:val="0"/>
          <w:numId w:val="20"/>
        </w:numPr>
        <w:rPr>
          <w:rFonts w:ascii="Calibri" w:hAnsi="Calibri" w:cs="Calibri"/>
          <w:sz w:val="22"/>
          <w:szCs w:val="22"/>
        </w:rPr>
      </w:pPr>
      <w:r w:rsidRPr="007B2CBD">
        <w:rPr>
          <w:rFonts w:ascii="Calibri" w:hAnsi="Calibri" w:cs="Calibri"/>
          <w:sz w:val="22"/>
          <w:szCs w:val="22"/>
        </w:rPr>
        <w:t xml:space="preserve">Adapted original study design to accommodate rapid changes in research protocols following COVID-19 restrictions while retaining research objectives and methodological rigor </w:t>
      </w:r>
    </w:p>
    <w:p w14:paraId="623D437B" w14:textId="77777777" w:rsidR="001C09ED" w:rsidRPr="007B2CBD" w:rsidRDefault="001C09ED" w:rsidP="00847976">
      <w:pPr>
        <w:pStyle w:val="ListParagraph"/>
        <w:numPr>
          <w:ilvl w:val="0"/>
          <w:numId w:val="20"/>
        </w:numPr>
        <w:rPr>
          <w:rFonts w:ascii="Calibri" w:hAnsi="Calibri" w:cs="Calibri"/>
          <w:sz w:val="22"/>
          <w:szCs w:val="22"/>
        </w:rPr>
      </w:pPr>
      <w:r w:rsidRPr="007B2CBD">
        <w:rPr>
          <w:rFonts w:ascii="Calibri" w:hAnsi="Calibri" w:cs="Calibri"/>
          <w:sz w:val="22"/>
          <w:szCs w:val="22"/>
        </w:rPr>
        <w:t xml:space="preserve">Managed research assistant in sample collection/study operations and coordinated participant engagement </w:t>
      </w:r>
    </w:p>
    <w:p w14:paraId="5F675DC5" w14:textId="6D7738B0" w:rsidR="001C09ED" w:rsidRPr="007B2CBD" w:rsidRDefault="001C09ED" w:rsidP="00847976">
      <w:pPr>
        <w:pStyle w:val="ListParagraph"/>
        <w:numPr>
          <w:ilvl w:val="0"/>
          <w:numId w:val="20"/>
        </w:numPr>
        <w:rPr>
          <w:rFonts w:ascii="Calibri" w:hAnsi="Calibri" w:cs="Calibri"/>
          <w:sz w:val="22"/>
          <w:szCs w:val="22"/>
        </w:rPr>
      </w:pPr>
      <w:r w:rsidRPr="007B2CBD">
        <w:rPr>
          <w:rFonts w:ascii="Calibri" w:hAnsi="Calibri" w:cs="Calibri"/>
          <w:sz w:val="22"/>
          <w:szCs w:val="22"/>
        </w:rPr>
        <w:t>Secured project funding from National Science Foundation ($19,896) and Wenner-Gren Foundation ($19,996)</w:t>
      </w:r>
    </w:p>
    <w:p w14:paraId="11C6B2E6" w14:textId="5113362A" w:rsidR="009E258F" w:rsidRPr="007B2CBD" w:rsidRDefault="009E258F" w:rsidP="00847976">
      <w:pPr>
        <w:pStyle w:val="ListParagraph"/>
        <w:numPr>
          <w:ilvl w:val="0"/>
          <w:numId w:val="20"/>
        </w:numPr>
        <w:rPr>
          <w:rFonts w:ascii="Calibri" w:hAnsi="Calibri" w:cs="Calibri"/>
          <w:sz w:val="22"/>
          <w:szCs w:val="22"/>
        </w:rPr>
      </w:pPr>
      <w:r w:rsidRPr="007B2CBD">
        <w:rPr>
          <w:rFonts w:ascii="Calibri" w:hAnsi="Calibri" w:cs="Calibri"/>
          <w:sz w:val="22"/>
          <w:szCs w:val="22"/>
        </w:rPr>
        <w:t>Established successful protocols for collecting and analyzing qualitative survey data and salivary/blood-based biomarkers</w:t>
      </w:r>
      <w:r w:rsidR="006D5E1D" w:rsidRPr="007B2CBD">
        <w:rPr>
          <w:rFonts w:ascii="Calibri" w:hAnsi="Calibri" w:cs="Calibri"/>
          <w:sz w:val="22"/>
          <w:szCs w:val="22"/>
        </w:rPr>
        <w:t xml:space="preserve">, in collaboration with UW CSDE </w:t>
      </w:r>
      <w:r w:rsidR="00864CF8" w:rsidRPr="007B2CBD">
        <w:rPr>
          <w:rFonts w:ascii="Calibri" w:hAnsi="Calibri" w:cs="Calibri"/>
          <w:sz w:val="22"/>
          <w:szCs w:val="22"/>
        </w:rPr>
        <w:t xml:space="preserve">human </w:t>
      </w:r>
      <w:r w:rsidR="006D5E1D" w:rsidRPr="007B2CBD">
        <w:rPr>
          <w:rFonts w:ascii="Calibri" w:hAnsi="Calibri" w:cs="Calibri"/>
          <w:sz w:val="22"/>
          <w:szCs w:val="22"/>
        </w:rPr>
        <w:t xml:space="preserve">biodemography lab </w:t>
      </w:r>
    </w:p>
    <w:p w14:paraId="08A6A9E0" w14:textId="3BF4C5DC" w:rsidR="004D409D" w:rsidRPr="007B2CBD" w:rsidRDefault="004D409D" w:rsidP="00847976">
      <w:pPr>
        <w:pStyle w:val="ListParagraph"/>
        <w:numPr>
          <w:ilvl w:val="0"/>
          <w:numId w:val="20"/>
        </w:numPr>
        <w:rPr>
          <w:rFonts w:ascii="Calibri" w:hAnsi="Calibri" w:cs="Calibri"/>
          <w:sz w:val="22"/>
          <w:szCs w:val="22"/>
        </w:rPr>
      </w:pPr>
      <w:r w:rsidRPr="007B2CBD">
        <w:rPr>
          <w:rFonts w:ascii="Calibri" w:hAnsi="Calibri" w:cs="Calibri"/>
          <w:sz w:val="22"/>
          <w:szCs w:val="22"/>
        </w:rPr>
        <w:t>Employed causal diagrams to identify collider variables, specify response and predictor variables, and determine population and group-level terms used in Bayesian multilevel models</w:t>
      </w:r>
    </w:p>
    <w:p w14:paraId="26ADDA3E" w14:textId="77777777" w:rsidR="004D409D" w:rsidRPr="007B2CBD" w:rsidRDefault="004D409D" w:rsidP="00F92C37">
      <w:pPr>
        <w:rPr>
          <w:rFonts w:ascii="Calibri" w:hAnsi="Calibri" w:cs="Calibri"/>
          <w:sz w:val="22"/>
          <w:szCs w:val="22"/>
        </w:rPr>
      </w:pPr>
    </w:p>
    <w:p w14:paraId="769A511D" w14:textId="5F29F13F" w:rsidR="004D409D" w:rsidRPr="007B2CBD" w:rsidRDefault="004D409D" w:rsidP="00F92C37">
      <w:pPr>
        <w:rPr>
          <w:rFonts w:ascii="Calibri" w:hAnsi="Calibri" w:cs="Calibri"/>
        </w:rPr>
      </w:pPr>
      <w:r w:rsidRPr="007B2CBD">
        <w:rPr>
          <w:rFonts w:ascii="Calibri" w:hAnsi="Calibri" w:cs="Calibri"/>
          <w:b/>
          <w:bCs/>
        </w:rPr>
        <w:t>Graduate Research Fellow</w:t>
      </w:r>
      <w:r w:rsidRPr="007B2CBD">
        <w:rPr>
          <w:rFonts w:ascii="Calibri" w:hAnsi="Calibri" w:cs="Calibri"/>
        </w:rPr>
        <w:t xml:space="preserve"> | Sep 2015-Sep</w:t>
      </w:r>
      <w:r w:rsidR="00556B5E" w:rsidRPr="007B2CBD">
        <w:rPr>
          <w:rFonts w:ascii="Calibri" w:hAnsi="Calibri" w:cs="Calibri"/>
        </w:rPr>
        <w:t xml:space="preserve"> </w:t>
      </w:r>
      <w:r w:rsidRPr="007B2CBD">
        <w:rPr>
          <w:rFonts w:ascii="Calibri" w:hAnsi="Calibri" w:cs="Calibri"/>
        </w:rPr>
        <w:t>2021</w:t>
      </w:r>
    </w:p>
    <w:p w14:paraId="1926C883" w14:textId="77777777" w:rsidR="004D409D" w:rsidRPr="007B2CBD" w:rsidRDefault="004D409D" w:rsidP="00F92C37">
      <w:pPr>
        <w:rPr>
          <w:rFonts w:ascii="Calibri" w:hAnsi="Calibri" w:cs="Calibri"/>
        </w:rPr>
      </w:pPr>
      <w:r w:rsidRPr="007B2CBD">
        <w:rPr>
          <w:rFonts w:ascii="Calibri" w:hAnsi="Calibri" w:cs="Calibri"/>
        </w:rPr>
        <w:t>University of California, Santa Barbara, CA</w:t>
      </w:r>
    </w:p>
    <w:p w14:paraId="1F19D1E6" w14:textId="6361BFC8" w:rsidR="003524C0" w:rsidRPr="007B2CBD" w:rsidRDefault="003524C0" w:rsidP="00847976">
      <w:pPr>
        <w:pStyle w:val="ListParagraph"/>
        <w:numPr>
          <w:ilvl w:val="0"/>
          <w:numId w:val="21"/>
        </w:numPr>
        <w:rPr>
          <w:rFonts w:ascii="Calibri" w:hAnsi="Calibri" w:cs="Calibri"/>
          <w:sz w:val="22"/>
          <w:szCs w:val="22"/>
        </w:rPr>
      </w:pPr>
      <w:r w:rsidRPr="007B2CBD">
        <w:rPr>
          <w:rFonts w:ascii="Calibri" w:hAnsi="Calibri" w:cs="Calibri"/>
          <w:sz w:val="22"/>
          <w:szCs w:val="22"/>
        </w:rPr>
        <w:t>Graduate researcher on the Tsimane Health and Life History Project</w:t>
      </w:r>
      <w:r w:rsidR="00503B21" w:rsidRPr="007B2CBD">
        <w:rPr>
          <w:rFonts w:ascii="Calibri" w:hAnsi="Calibri" w:cs="Calibri"/>
          <w:sz w:val="22"/>
          <w:szCs w:val="22"/>
        </w:rPr>
        <w:t xml:space="preserve"> (THLHP)</w:t>
      </w:r>
      <w:r w:rsidRPr="007B2CBD">
        <w:rPr>
          <w:rFonts w:ascii="Calibri" w:hAnsi="Calibri" w:cs="Calibri"/>
        </w:rPr>
        <w:t xml:space="preserve">, a </w:t>
      </w:r>
      <w:r w:rsidRPr="007B2CBD">
        <w:rPr>
          <w:rFonts w:ascii="Calibri" w:hAnsi="Calibri" w:cs="Calibri"/>
          <w:sz w:val="22"/>
          <w:szCs w:val="22"/>
        </w:rPr>
        <w:t>﻿long-term bio-behavioral study</w:t>
      </w:r>
      <w:r w:rsidR="00D82725" w:rsidRPr="007B2CBD">
        <w:rPr>
          <w:rFonts w:ascii="Calibri" w:hAnsi="Calibri" w:cs="Calibri"/>
          <w:sz w:val="22"/>
          <w:szCs w:val="22"/>
        </w:rPr>
        <w:t xml:space="preserve"> on the</w:t>
      </w:r>
      <w:r w:rsidRPr="007B2CBD">
        <w:rPr>
          <w:rFonts w:ascii="Calibri" w:hAnsi="Calibri" w:cs="Calibri"/>
          <w:sz w:val="22"/>
          <w:szCs w:val="22"/>
        </w:rPr>
        <w:t xml:space="preserve"> epidemiology of health and mortality </w:t>
      </w:r>
      <w:r w:rsidR="00E137D5" w:rsidRPr="007B2CBD">
        <w:rPr>
          <w:rFonts w:ascii="Calibri" w:hAnsi="Calibri" w:cs="Calibri"/>
          <w:sz w:val="22"/>
          <w:szCs w:val="22"/>
        </w:rPr>
        <w:t>among</w:t>
      </w:r>
      <w:r w:rsidR="00503B21" w:rsidRPr="007B2CBD">
        <w:rPr>
          <w:rFonts w:ascii="Calibri" w:hAnsi="Calibri" w:cs="Calibri"/>
          <w:sz w:val="22"/>
          <w:szCs w:val="22"/>
        </w:rPr>
        <w:t xml:space="preserve"> indigenous populations in the Bolivian Amazon</w:t>
      </w:r>
    </w:p>
    <w:p w14:paraId="38075258" w14:textId="08D37573" w:rsidR="00791477" w:rsidRPr="007B2CBD" w:rsidRDefault="00791477" w:rsidP="00791477">
      <w:pPr>
        <w:pStyle w:val="ListParagraph"/>
        <w:numPr>
          <w:ilvl w:val="0"/>
          <w:numId w:val="21"/>
        </w:numPr>
        <w:rPr>
          <w:rFonts w:ascii="Calibri" w:hAnsi="Calibri" w:cs="Calibri"/>
          <w:sz w:val="22"/>
          <w:szCs w:val="22"/>
        </w:rPr>
      </w:pPr>
      <w:r w:rsidRPr="007B2CBD">
        <w:rPr>
          <w:rFonts w:ascii="Calibri" w:hAnsi="Calibri" w:cs="Calibri"/>
          <w:sz w:val="22"/>
          <w:szCs w:val="22"/>
        </w:rPr>
        <w:t xml:space="preserve">Merged demographic, medical, and flow cytometry data from the THLHP and the CDC to compare the effects of reproductive status on immune function across populations </w:t>
      </w:r>
    </w:p>
    <w:p w14:paraId="3F1D0F4C" w14:textId="08395510" w:rsidR="00791477" w:rsidRPr="007B2CBD" w:rsidRDefault="00791477" w:rsidP="00791477">
      <w:pPr>
        <w:pStyle w:val="ListParagraph"/>
        <w:numPr>
          <w:ilvl w:val="0"/>
          <w:numId w:val="21"/>
        </w:numPr>
        <w:rPr>
          <w:rFonts w:ascii="Calibri" w:hAnsi="Calibri" w:cs="Calibri"/>
          <w:sz w:val="22"/>
          <w:szCs w:val="22"/>
        </w:rPr>
      </w:pPr>
      <w:r w:rsidRPr="007B2CBD">
        <w:rPr>
          <w:rFonts w:ascii="Calibri" w:hAnsi="Calibri" w:cs="Calibri"/>
          <w:sz w:val="22"/>
          <w:szCs w:val="22"/>
        </w:rPr>
        <w:t>Secured NSF GFRP award ($138,000) and 5 internal grants ($6,288) to fund research program</w:t>
      </w:r>
    </w:p>
    <w:p w14:paraId="05EFA966" w14:textId="1CABCF2B" w:rsidR="004D409D" w:rsidRPr="007B2CBD" w:rsidRDefault="004D409D" w:rsidP="00847976">
      <w:pPr>
        <w:pStyle w:val="ListParagraph"/>
        <w:numPr>
          <w:ilvl w:val="0"/>
          <w:numId w:val="21"/>
        </w:numPr>
        <w:rPr>
          <w:rFonts w:ascii="Calibri" w:hAnsi="Calibri" w:cs="Calibri"/>
          <w:sz w:val="22"/>
          <w:szCs w:val="22"/>
        </w:rPr>
      </w:pPr>
      <w:r w:rsidRPr="007B2CBD">
        <w:rPr>
          <w:rFonts w:ascii="Calibri" w:hAnsi="Calibri" w:cs="Calibri"/>
          <w:sz w:val="22"/>
          <w:szCs w:val="22"/>
        </w:rPr>
        <w:t xml:space="preserve">Collaborated with 8 colleagues at 5 different institutions to write </w:t>
      </w:r>
      <w:r w:rsidR="00B6654D" w:rsidRPr="007B2CBD">
        <w:rPr>
          <w:rFonts w:ascii="Calibri" w:hAnsi="Calibri" w:cs="Calibri"/>
          <w:sz w:val="22"/>
          <w:szCs w:val="22"/>
        </w:rPr>
        <w:t xml:space="preserve">corresponding </w:t>
      </w:r>
      <w:r w:rsidR="00DE6FDC" w:rsidRPr="007B2CBD">
        <w:rPr>
          <w:rFonts w:ascii="Calibri" w:hAnsi="Calibri" w:cs="Calibri"/>
          <w:sz w:val="22"/>
          <w:szCs w:val="22"/>
        </w:rPr>
        <w:t xml:space="preserve">peer-reviewed </w:t>
      </w:r>
      <w:r w:rsidRPr="007B2CBD">
        <w:rPr>
          <w:rFonts w:ascii="Calibri" w:hAnsi="Calibri" w:cs="Calibri"/>
          <w:sz w:val="22"/>
          <w:szCs w:val="22"/>
        </w:rPr>
        <w:t>papers</w:t>
      </w:r>
    </w:p>
    <w:p w14:paraId="47B63995" w14:textId="10BD4813" w:rsidR="004D409D" w:rsidRPr="007B2CBD" w:rsidRDefault="004D409D" w:rsidP="00F92C37">
      <w:pPr>
        <w:pStyle w:val="ListParagraph"/>
        <w:numPr>
          <w:ilvl w:val="0"/>
          <w:numId w:val="21"/>
        </w:numPr>
        <w:rPr>
          <w:rFonts w:ascii="Calibri" w:hAnsi="Calibri" w:cs="Calibri"/>
          <w:sz w:val="22"/>
          <w:szCs w:val="22"/>
        </w:rPr>
      </w:pPr>
      <w:r w:rsidRPr="007B2CBD">
        <w:rPr>
          <w:rFonts w:ascii="Calibri" w:hAnsi="Calibri" w:cs="Calibri"/>
          <w:sz w:val="22"/>
          <w:szCs w:val="22"/>
        </w:rPr>
        <w:t xml:space="preserve">Presented research findings at 6 conferences, winning student award for best podium presentation at 2019 Human Biology Association annual meeting </w:t>
      </w:r>
    </w:p>
    <w:p w14:paraId="34CBF507" w14:textId="70244030" w:rsidR="004D409D" w:rsidRPr="007B2CBD" w:rsidRDefault="004D409D" w:rsidP="00F92C37">
      <w:pPr>
        <w:rPr>
          <w:rFonts w:ascii="Calibri" w:hAnsi="Calibri" w:cs="Calibri"/>
        </w:rPr>
      </w:pPr>
      <w:r w:rsidRPr="007B2CBD">
        <w:rPr>
          <w:rFonts w:ascii="Calibri" w:hAnsi="Calibri" w:cs="Calibri"/>
          <w:b/>
          <w:bCs/>
        </w:rPr>
        <w:lastRenderedPageBreak/>
        <w:t>Post</w:t>
      </w:r>
      <w:r w:rsidR="00614D66" w:rsidRPr="007B2CBD">
        <w:rPr>
          <w:rFonts w:ascii="Calibri" w:hAnsi="Calibri" w:cs="Calibri"/>
          <w:b/>
          <w:bCs/>
        </w:rPr>
        <w:t xml:space="preserve"> </w:t>
      </w:r>
      <w:r w:rsidRPr="007B2CBD">
        <w:rPr>
          <w:rFonts w:ascii="Calibri" w:hAnsi="Calibri" w:cs="Calibri"/>
          <w:b/>
          <w:bCs/>
        </w:rPr>
        <w:t>Baccalaureate Research Fellow</w:t>
      </w:r>
      <w:r w:rsidRPr="007B2CBD">
        <w:rPr>
          <w:rFonts w:ascii="Calibri" w:hAnsi="Calibri" w:cs="Calibri"/>
        </w:rPr>
        <w:t xml:space="preserve"> | Jun 2014-Jun 2015</w:t>
      </w:r>
    </w:p>
    <w:p w14:paraId="0F83D69A" w14:textId="597954AC" w:rsidR="004D409D" w:rsidRPr="007B2CBD" w:rsidRDefault="004D409D" w:rsidP="00F92C37">
      <w:pPr>
        <w:rPr>
          <w:rFonts w:ascii="Calibri" w:hAnsi="Calibri" w:cs="Calibri"/>
        </w:rPr>
      </w:pPr>
      <w:r w:rsidRPr="007B2CBD">
        <w:rPr>
          <w:rFonts w:ascii="Calibri" w:hAnsi="Calibri" w:cs="Calibri"/>
        </w:rPr>
        <w:t>Seattle Pacific University, Seattle, WA</w:t>
      </w:r>
    </w:p>
    <w:p w14:paraId="4FCC893E" w14:textId="77777777" w:rsidR="004D409D" w:rsidRPr="007B2CBD" w:rsidRDefault="004D409D" w:rsidP="00847976">
      <w:pPr>
        <w:pStyle w:val="ListParagraph"/>
        <w:numPr>
          <w:ilvl w:val="0"/>
          <w:numId w:val="22"/>
        </w:numPr>
        <w:rPr>
          <w:rFonts w:ascii="Calibri" w:hAnsi="Calibri" w:cs="Calibri"/>
          <w:sz w:val="22"/>
          <w:szCs w:val="22"/>
        </w:rPr>
      </w:pPr>
      <w:r w:rsidRPr="007B2CBD">
        <w:rPr>
          <w:rFonts w:ascii="Calibri" w:hAnsi="Calibri" w:cs="Calibri"/>
          <w:sz w:val="22"/>
          <w:szCs w:val="22"/>
        </w:rPr>
        <w:t>Used portable respirometry and temperature telemetry techniques to investigate the energetic and thermoregulatory costs of walking at different speeds and on variable terrain</w:t>
      </w:r>
    </w:p>
    <w:p w14:paraId="74B9EB4F" w14:textId="37CD212A" w:rsidR="004D409D" w:rsidRPr="007B2CBD" w:rsidRDefault="004D409D" w:rsidP="00847976">
      <w:pPr>
        <w:pStyle w:val="ListParagraph"/>
        <w:numPr>
          <w:ilvl w:val="0"/>
          <w:numId w:val="22"/>
        </w:numPr>
        <w:rPr>
          <w:rFonts w:ascii="Calibri" w:hAnsi="Calibri" w:cs="Calibri"/>
          <w:sz w:val="22"/>
          <w:szCs w:val="22"/>
        </w:rPr>
      </w:pPr>
      <w:r w:rsidRPr="007B2CBD">
        <w:rPr>
          <w:rFonts w:ascii="Calibri" w:hAnsi="Calibri" w:cs="Calibri"/>
          <w:sz w:val="22"/>
          <w:szCs w:val="22"/>
        </w:rPr>
        <w:t>Executed recruitment and retention of 14 participants based on stringent inclusion criteria (e.g., absence of hormonal birth control, level of baseline physical fitness</w:t>
      </w:r>
      <w:r w:rsidR="00990B79" w:rsidRPr="007B2CBD">
        <w:rPr>
          <w:rFonts w:ascii="Calibri" w:hAnsi="Calibri" w:cs="Calibri"/>
          <w:sz w:val="22"/>
          <w:szCs w:val="22"/>
        </w:rPr>
        <w:t>, anaerobic threshold</w:t>
      </w:r>
      <w:r w:rsidRPr="007B2CBD">
        <w:rPr>
          <w:rFonts w:ascii="Calibri" w:hAnsi="Calibri" w:cs="Calibri"/>
          <w:sz w:val="22"/>
          <w:szCs w:val="22"/>
        </w:rPr>
        <w:t xml:space="preserve">) </w:t>
      </w:r>
    </w:p>
    <w:p w14:paraId="5DA0310D" w14:textId="37A78EDF" w:rsidR="004D409D" w:rsidRPr="007B2CBD" w:rsidRDefault="004D409D" w:rsidP="00847976">
      <w:pPr>
        <w:pStyle w:val="ListParagraph"/>
        <w:numPr>
          <w:ilvl w:val="0"/>
          <w:numId w:val="22"/>
        </w:numPr>
        <w:rPr>
          <w:rFonts w:ascii="Calibri" w:hAnsi="Calibri" w:cs="Calibri"/>
          <w:sz w:val="22"/>
          <w:szCs w:val="22"/>
        </w:rPr>
      </w:pPr>
      <w:r w:rsidRPr="007B2CBD">
        <w:rPr>
          <w:rFonts w:ascii="Calibri" w:hAnsi="Calibri" w:cs="Calibri"/>
          <w:sz w:val="22"/>
          <w:szCs w:val="22"/>
        </w:rPr>
        <w:t xml:space="preserve">Presented results at 2 conferences, findings reported in journal of Integrative &amp; Comparative Biology </w:t>
      </w:r>
    </w:p>
    <w:p w14:paraId="3220CD37" w14:textId="77777777" w:rsidR="00694A33" w:rsidRPr="007B2CBD" w:rsidRDefault="00694A33" w:rsidP="00F92C37">
      <w:pPr>
        <w:rPr>
          <w:rFonts w:ascii="Calibri" w:hAnsi="Calibri" w:cs="Calibri"/>
          <w:sz w:val="22"/>
          <w:szCs w:val="22"/>
        </w:rPr>
      </w:pPr>
    </w:p>
    <w:p w14:paraId="658697B0" w14:textId="39BF7683" w:rsidR="004D409D" w:rsidRPr="007B2CBD" w:rsidRDefault="004D409D" w:rsidP="00F92C37">
      <w:pPr>
        <w:rPr>
          <w:rFonts w:ascii="Calibri" w:hAnsi="Calibri" w:cs="Calibri"/>
        </w:rPr>
      </w:pPr>
      <w:r w:rsidRPr="007B2CBD">
        <w:rPr>
          <w:rFonts w:ascii="Calibri" w:hAnsi="Calibri" w:cs="Calibri"/>
          <w:b/>
          <w:bCs/>
        </w:rPr>
        <w:t>Data Technician</w:t>
      </w:r>
      <w:r w:rsidRPr="007B2CBD">
        <w:rPr>
          <w:rFonts w:ascii="Calibri" w:hAnsi="Calibri" w:cs="Calibri"/>
        </w:rPr>
        <w:t xml:space="preserve"> | May 2013-Nov 2013</w:t>
      </w:r>
    </w:p>
    <w:p w14:paraId="77761E37" w14:textId="77777777" w:rsidR="004D409D" w:rsidRPr="007B2CBD" w:rsidRDefault="004D409D" w:rsidP="00F92C37">
      <w:pPr>
        <w:rPr>
          <w:rFonts w:ascii="Calibri" w:hAnsi="Calibri" w:cs="Calibri"/>
        </w:rPr>
      </w:pPr>
      <w:r w:rsidRPr="007B2CBD">
        <w:rPr>
          <w:rFonts w:ascii="Calibri" w:hAnsi="Calibri" w:cs="Calibri"/>
        </w:rPr>
        <w:t>Fred Hutchinson Cancer Research Center, Seattle, WA</w:t>
      </w:r>
    </w:p>
    <w:p w14:paraId="097217AC" w14:textId="77777777" w:rsidR="004D409D" w:rsidRPr="007B2CBD" w:rsidRDefault="004D409D" w:rsidP="00847976">
      <w:pPr>
        <w:pStyle w:val="ListParagraph"/>
        <w:numPr>
          <w:ilvl w:val="0"/>
          <w:numId w:val="23"/>
        </w:numPr>
        <w:rPr>
          <w:rFonts w:ascii="Calibri" w:hAnsi="Calibri" w:cs="Calibri"/>
          <w:sz w:val="22"/>
          <w:szCs w:val="22"/>
        </w:rPr>
      </w:pPr>
      <w:r w:rsidRPr="007B2CBD">
        <w:rPr>
          <w:rFonts w:ascii="Calibri" w:hAnsi="Calibri" w:cs="Calibri"/>
          <w:sz w:val="22"/>
          <w:szCs w:val="22"/>
        </w:rPr>
        <w:t>Executed data management program for the Objective Physical Activity and Cardiovascular Health study, an ancillary study of the Women’s Health Initiative (one of the largest clinical studies on female health)</w:t>
      </w:r>
    </w:p>
    <w:p w14:paraId="7902E657" w14:textId="77777777" w:rsidR="004D409D" w:rsidRPr="007B2CBD" w:rsidRDefault="004D409D" w:rsidP="00847976">
      <w:pPr>
        <w:pStyle w:val="ListParagraph"/>
        <w:numPr>
          <w:ilvl w:val="0"/>
          <w:numId w:val="23"/>
        </w:numPr>
        <w:rPr>
          <w:rFonts w:ascii="Calibri" w:hAnsi="Calibri" w:cs="Calibri"/>
          <w:sz w:val="22"/>
          <w:szCs w:val="22"/>
        </w:rPr>
      </w:pPr>
      <w:r w:rsidRPr="007B2CBD">
        <w:rPr>
          <w:rFonts w:ascii="Calibri" w:hAnsi="Calibri" w:cs="Calibri"/>
          <w:sz w:val="22"/>
          <w:szCs w:val="22"/>
        </w:rPr>
        <w:t>Cleaned and entered data on sedentary behavior and physical activity, recruited and retained participants</w:t>
      </w:r>
    </w:p>
    <w:p w14:paraId="7F4B9508" w14:textId="7C697463" w:rsidR="004D409D" w:rsidRPr="007B2CBD" w:rsidRDefault="004D409D" w:rsidP="00847976">
      <w:pPr>
        <w:pStyle w:val="ListParagraph"/>
        <w:numPr>
          <w:ilvl w:val="0"/>
          <w:numId w:val="23"/>
        </w:numPr>
        <w:rPr>
          <w:rFonts w:ascii="Calibri" w:hAnsi="Calibri" w:cs="Calibri"/>
          <w:sz w:val="22"/>
          <w:szCs w:val="22"/>
        </w:rPr>
        <w:sectPr w:rsidR="004D409D" w:rsidRPr="007B2CBD" w:rsidSect="00FB370D">
          <w:headerReference w:type="default" r:id="rId10"/>
          <w:type w:val="continuous"/>
          <w:pgSz w:w="12240" w:h="15840"/>
          <w:pgMar w:top="1080" w:right="1080" w:bottom="1080" w:left="1080" w:header="0" w:footer="720" w:gutter="0"/>
          <w:pgNumType w:start="1"/>
          <w:cols w:sep="1" w:space="720"/>
          <w:docGrid w:linePitch="360"/>
        </w:sectPr>
      </w:pPr>
      <w:r w:rsidRPr="007B2CBD">
        <w:rPr>
          <w:rFonts w:ascii="Calibri" w:hAnsi="Calibri" w:cs="Calibri"/>
          <w:sz w:val="22"/>
          <w:szCs w:val="22"/>
        </w:rPr>
        <w:t>Scheduled, coordinated, and scribed for weekly meeting with international group of princip</w:t>
      </w:r>
      <w:r w:rsidR="003B784A" w:rsidRPr="007B2CBD">
        <w:rPr>
          <w:rFonts w:ascii="Calibri" w:hAnsi="Calibri" w:cs="Calibri"/>
          <w:sz w:val="22"/>
          <w:szCs w:val="22"/>
        </w:rPr>
        <w:t>al</w:t>
      </w:r>
      <w:r w:rsidRPr="007B2CBD">
        <w:rPr>
          <w:rFonts w:ascii="Calibri" w:hAnsi="Calibri" w:cs="Calibri"/>
          <w:sz w:val="22"/>
          <w:szCs w:val="22"/>
        </w:rPr>
        <w:t xml:space="preserve"> investigators, synthesized complex real-time conversations into useful action-based summaries</w:t>
      </w:r>
    </w:p>
    <w:p w14:paraId="7ACF5771" w14:textId="77777777" w:rsidR="004C6774" w:rsidRPr="007B2CBD" w:rsidRDefault="004C6774" w:rsidP="00F92C37">
      <w:pPr>
        <w:rPr>
          <w:rFonts w:ascii="Calibri" w:hAnsi="Calibri" w:cs="Calibri"/>
          <w:sz w:val="28"/>
          <w:szCs w:val="28"/>
        </w:rPr>
      </w:pPr>
    </w:p>
    <w:p w14:paraId="4C89A192" w14:textId="02E791D1" w:rsidR="00222432" w:rsidRPr="007B2CBD" w:rsidRDefault="00222432" w:rsidP="00F92C37">
      <w:pPr>
        <w:rPr>
          <w:rFonts w:ascii="Calibri" w:hAnsi="Calibri" w:cs="Calibri"/>
          <w:sz w:val="28"/>
          <w:szCs w:val="28"/>
        </w:rPr>
      </w:pPr>
      <w:r w:rsidRPr="007B2CBD">
        <w:rPr>
          <w:rFonts w:ascii="Calibri" w:hAnsi="Calibri" w:cs="Calibri"/>
          <w:sz w:val="28"/>
          <w:szCs w:val="28"/>
        </w:rPr>
        <w:t>PUBLISHED PAPERS</w:t>
      </w:r>
      <w:r w:rsidR="00854816" w:rsidRPr="007B2CBD">
        <w:rPr>
          <w:rFonts w:ascii="Calibri" w:hAnsi="Calibri" w:cs="Calibri"/>
          <w:sz w:val="28"/>
          <w:szCs w:val="28"/>
        </w:rPr>
        <w:t xml:space="preserve"> </w:t>
      </w:r>
      <w:r w:rsidR="006E4C59" w:rsidRPr="007B2CBD">
        <w:rPr>
          <w:rFonts w:ascii="Calibri" w:hAnsi="Calibri" w:cs="Calibri"/>
          <w:sz w:val="28"/>
          <w:szCs w:val="28"/>
        </w:rPr>
        <w:t>&amp; ABSTRACTS</w:t>
      </w:r>
    </w:p>
    <w:p w14:paraId="57083EB2" w14:textId="77777777" w:rsidR="00222432" w:rsidRPr="007B2CBD" w:rsidRDefault="00222432" w:rsidP="00CF4875">
      <w:pPr>
        <w:pStyle w:val="ListParagraph"/>
        <w:widowControl w:val="0"/>
        <w:numPr>
          <w:ilvl w:val="0"/>
          <w:numId w:val="38"/>
        </w:numPr>
        <w:autoSpaceDE w:val="0"/>
        <w:autoSpaceDN w:val="0"/>
        <w:adjustRightInd w:val="0"/>
        <w:rPr>
          <w:rFonts w:ascii="Calibri" w:hAnsi="Calibri" w:cs="Calibri"/>
          <w:noProof/>
          <w:sz w:val="22"/>
          <w:szCs w:val="22"/>
        </w:rPr>
      </w:pPr>
      <w:r w:rsidRPr="007B2CBD">
        <w:rPr>
          <w:rFonts w:ascii="Calibri" w:hAnsi="Calibri" w:cs="Calibri"/>
          <w:b/>
          <w:bCs/>
          <w:noProof/>
          <w:sz w:val="22"/>
          <w:szCs w:val="22"/>
        </w:rPr>
        <w:t>Hové C</w:t>
      </w:r>
      <w:r w:rsidRPr="007B2CBD">
        <w:rPr>
          <w:rFonts w:ascii="Calibri" w:hAnsi="Calibri" w:cs="Calibri"/>
          <w:noProof/>
          <w:sz w:val="22"/>
          <w:szCs w:val="22"/>
        </w:rPr>
        <w:t xml:space="preserve">, Trumble BC, Anderson AS, Stieglitz J, Kaplan H, Gurven MD, Blackwell AD. 2020. Flexibility of fetal tolerance: Immune function during pregnancy varies between ecologically distinct populations. Evol Med Public Heal. </w:t>
      </w:r>
    </w:p>
    <w:p w14:paraId="01EF8BD8" w14:textId="77777777" w:rsidR="006E4C59" w:rsidRPr="007B2CBD" w:rsidRDefault="00222432" w:rsidP="00CF4875">
      <w:pPr>
        <w:pStyle w:val="ListParagraph"/>
        <w:widowControl w:val="0"/>
        <w:numPr>
          <w:ilvl w:val="0"/>
          <w:numId w:val="38"/>
        </w:numPr>
        <w:autoSpaceDE w:val="0"/>
        <w:autoSpaceDN w:val="0"/>
        <w:adjustRightInd w:val="0"/>
        <w:rPr>
          <w:rFonts w:ascii="Calibri" w:hAnsi="Calibri" w:cs="Calibri"/>
          <w:noProof/>
          <w:sz w:val="22"/>
          <w:szCs w:val="22"/>
        </w:rPr>
      </w:pPr>
      <w:r w:rsidRPr="007B2CBD">
        <w:rPr>
          <w:rFonts w:ascii="Calibri" w:hAnsi="Calibri" w:cs="Calibri"/>
          <w:b/>
          <w:sz w:val="22"/>
          <w:szCs w:val="22"/>
        </w:rPr>
        <w:fldChar w:fldCharType="begin" w:fldLock="1"/>
      </w:r>
      <w:r w:rsidRPr="007B2CBD">
        <w:rPr>
          <w:rFonts w:ascii="Calibri" w:hAnsi="Calibri" w:cs="Calibri"/>
          <w:b/>
          <w:sz w:val="22"/>
          <w:szCs w:val="22"/>
        </w:rPr>
        <w:instrText xml:space="preserve">ADDIN Mendeley Bibliography CSL_BIBLIOGRAPHY </w:instrText>
      </w:r>
      <w:r w:rsidRPr="007B2CBD">
        <w:rPr>
          <w:rFonts w:ascii="Calibri" w:hAnsi="Calibri" w:cs="Calibri"/>
          <w:b/>
          <w:sz w:val="22"/>
          <w:szCs w:val="22"/>
        </w:rPr>
        <w:fldChar w:fldCharType="separate"/>
      </w:r>
      <w:r w:rsidRPr="007B2CBD">
        <w:rPr>
          <w:rFonts w:ascii="Calibri" w:hAnsi="Calibri" w:cs="Calibri"/>
          <w:noProof/>
          <w:sz w:val="22"/>
          <w:szCs w:val="22"/>
        </w:rPr>
        <w:t xml:space="preserve">Anderson AS, Trumble BC, </w:t>
      </w:r>
      <w:r w:rsidRPr="007B2CBD">
        <w:rPr>
          <w:rFonts w:ascii="Calibri" w:hAnsi="Calibri" w:cs="Calibri"/>
          <w:b/>
          <w:bCs/>
          <w:noProof/>
          <w:sz w:val="22"/>
          <w:szCs w:val="22"/>
        </w:rPr>
        <w:t>Hové C</w:t>
      </w:r>
      <w:r w:rsidRPr="007B2CBD">
        <w:rPr>
          <w:rFonts w:ascii="Calibri" w:hAnsi="Calibri" w:cs="Calibri"/>
          <w:noProof/>
          <w:sz w:val="22"/>
          <w:szCs w:val="22"/>
        </w:rPr>
        <w:t xml:space="preserve">, Kraft TS, Kaplan H, Gurven M, Blackwell AD. 2019. Old friends and friendly fire: Pregnancy, hookworm infection, and anemia among tropical horticulturalists. Am J Hum Biol:1–15. </w:t>
      </w:r>
      <w:r w:rsidRPr="007B2CBD">
        <w:rPr>
          <w:rFonts w:ascii="Calibri" w:hAnsi="Calibri" w:cs="Calibri"/>
          <w:b/>
          <w:sz w:val="22"/>
          <w:szCs w:val="22"/>
        </w:rPr>
        <w:fldChar w:fldCharType="end"/>
      </w:r>
    </w:p>
    <w:p w14:paraId="4A084D81" w14:textId="77777777" w:rsidR="006E4C59" w:rsidRPr="007B2CBD" w:rsidRDefault="00FE396C" w:rsidP="00CF4875">
      <w:pPr>
        <w:pStyle w:val="ListParagraph"/>
        <w:widowControl w:val="0"/>
        <w:numPr>
          <w:ilvl w:val="0"/>
          <w:numId w:val="38"/>
        </w:numPr>
        <w:autoSpaceDE w:val="0"/>
        <w:autoSpaceDN w:val="0"/>
        <w:adjustRightInd w:val="0"/>
        <w:rPr>
          <w:rFonts w:ascii="Calibri" w:hAnsi="Calibri" w:cs="Calibri"/>
          <w:noProof/>
          <w:sz w:val="22"/>
          <w:szCs w:val="22"/>
        </w:rPr>
      </w:pPr>
      <w:r w:rsidRPr="007B2CBD">
        <w:rPr>
          <w:rFonts w:ascii="Calibri" w:hAnsi="Calibri" w:cs="Calibri"/>
          <w:b/>
          <w:sz w:val="22"/>
          <w:szCs w:val="22"/>
        </w:rPr>
        <w:t xml:space="preserve">Hové CM, </w:t>
      </w:r>
      <w:proofErr w:type="spellStart"/>
      <w:r w:rsidRPr="007B2CBD">
        <w:rPr>
          <w:rFonts w:ascii="Calibri" w:hAnsi="Calibri" w:cs="Calibri"/>
          <w:sz w:val="22"/>
          <w:szCs w:val="22"/>
        </w:rPr>
        <w:t>Trumble</w:t>
      </w:r>
      <w:proofErr w:type="spellEnd"/>
      <w:r w:rsidRPr="007B2CBD">
        <w:rPr>
          <w:rFonts w:ascii="Calibri" w:hAnsi="Calibri" w:cs="Calibri"/>
          <w:sz w:val="22"/>
          <w:szCs w:val="22"/>
        </w:rPr>
        <w:t xml:space="preserve"> BC, Stieglitz J, </w:t>
      </w:r>
      <w:proofErr w:type="spellStart"/>
      <w:r w:rsidRPr="007B2CBD">
        <w:rPr>
          <w:rFonts w:ascii="Calibri" w:hAnsi="Calibri" w:cs="Calibri"/>
          <w:sz w:val="22"/>
          <w:szCs w:val="22"/>
        </w:rPr>
        <w:t>Gurven</w:t>
      </w:r>
      <w:proofErr w:type="spellEnd"/>
      <w:r w:rsidRPr="007B2CBD">
        <w:rPr>
          <w:rFonts w:ascii="Calibri" w:hAnsi="Calibri" w:cs="Calibri"/>
          <w:sz w:val="22"/>
          <w:szCs w:val="22"/>
        </w:rPr>
        <w:t xml:space="preserve"> M, Kaplan H, Boddy AM, Blackwell AD. 2019. Socioecological conditions shape postpartum immune trajectories. Journal of Human Biology Abstracts. </w:t>
      </w:r>
    </w:p>
    <w:p w14:paraId="48ED2A87" w14:textId="77777777" w:rsidR="006E4C59" w:rsidRPr="007B2CBD" w:rsidRDefault="00FE396C" w:rsidP="00CF4875">
      <w:pPr>
        <w:pStyle w:val="ListParagraph"/>
        <w:widowControl w:val="0"/>
        <w:numPr>
          <w:ilvl w:val="0"/>
          <w:numId w:val="38"/>
        </w:numPr>
        <w:autoSpaceDE w:val="0"/>
        <w:autoSpaceDN w:val="0"/>
        <w:adjustRightInd w:val="0"/>
        <w:rPr>
          <w:rFonts w:ascii="Calibri" w:hAnsi="Calibri" w:cs="Calibri"/>
          <w:noProof/>
          <w:sz w:val="22"/>
          <w:szCs w:val="22"/>
        </w:rPr>
      </w:pPr>
      <w:r w:rsidRPr="007B2CBD">
        <w:rPr>
          <w:rFonts w:ascii="Calibri" w:hAnsi="Calibri" w:cs="Calibri"/>
          <w:b/>
          <w:sz w:val="22"/>
          <w:szCs w:val="22"/>
        </w:rPr>
        <w:t>Hové CM</w:t>
      </w:r>
      <w:r w:rsidRPr="007B2CBD">
        <w:rPr>
          <w:rFonts w:ascii="Calibri" w:hAnsi="Calibri" w:cs="Calibri"/>
          <w:sz w:val="22"/>
          <w:szCs w:val="22"/>
        </w:rPr>
        <w:t xml:space="preserve">, </w:t>
      </w:r>
      <w:proofErr w:type="spellStart"/>
      <w:r w:rsidRPr="007B2CBD">
        <w:rPr>
          <w:rFonts w:ascii="Calibri" w:hAnsi="Calibri" w:cs="Calibri"/>
          <w:sz w:val="22"/>
          <w:szCs w:val="22"/>
        </w:rPr>
        <w:t>Trumble</w:t>
      </w:r>
      <w:proofErr w:type="spellEnd"/>
      <w:r w:rsidRPr="007B2CBD">
        <w:rPr>
          <w:rFonts w:ascii="Calibri" w:hAnsi="Calibri" w:cs="Calibri"/>
          <w:sz w:val="22"/>
          <w:szCs w:val="22"/>
        </w:rPr>
        <w:t xml:space="preserve"> BC, Anderson AS, Stieglitz J, </w:t>
      </w:r>
      <w:proofErr w:type="spellStart"/>
      <w:r w:rsidRPr="007B2CBD">
        <w:rPr>
          <w:rFonts w:ascii="Calibri" w:hAnsi="Calibri" w:cs="Calibri"/>
          <w:sz w:val="22"/>
          <w:szCs w:val="22"/>
        </w:rPr>
        <w:t>Gurven</w:t>
      </w:r>
      <w:proofErr w:type="spellEnd"/>
      <w:r w:rsidRPr="007B2CBD">
        <w:rPr>
          <w:rFonts w:ascii="Calibri" w:hAnsi="Calibri" w:cs="Calibri"/>
          <w:sz w:val="22"/>
          <w:szCs w:val="22"/>
        </w:rPr>
        <w:t xml:space="preserve"> M, Kaplan H, Blackwell AD. 2019. The flexibility of fetal tolerance: how immune function during pregnancy varies between two ecologically distinct populations. Journal of Human Biology Abstracts.</w:t>
      </w:r>
    </w:p>
    <w:p w14:paraId="02FDAD79" w14:textId="77777777" w:rsidR="006E4C59" w:rsidRPr="007B2CBD" w:rsidRDefault="00FE396C" w:rsidP="00CF4875">
      <w:pPr>
        <w:pStyle w:val="ListParagraph"/>
        <w:widowControl w:val="0"/>
        <w:numPr>
          <w:ilvl w:val="0"/>
          <w:numId w:val="38"/>
        </w:numPr>
        <w:autoSpaceDE w:val="0"/>
        <w:autoSpaceDN w:val="0"/>
        <w:adjustRightInd w:val="0"/>
        <w:rPr>
          <w:rFonts w:ascii="Calibri" w:hAnsi="Calibri" w:cs="Calibri"/>
          <w:noProof/>
          <w:sz w:val="22"/>
          <w:szCs w:val="22"/>
        </w:rPr>
      </w:pPr>
      <w:r w:rsidRPr="007B2CBD">
        <w:rPr>
          <w:rFonts w:ascii="Calibri" w:hAnsi="Calibri" w:cs="Calibri"/>
          <w:b/>
          <w:sz w:val="22"/>
          <w:szCs w:val="22"/>
        </w:rPr>
        <w:t>Hové CM</w:t>
      </w:r>
      <w:r w:rsidRPr="007B2CBD">
        <w:rPr>
          <w:rFonts w:ascii="Calibri" w:hAnsi="Calibri" w:cs="Calibri"/>
          <w:sz w:val="22"/>
          <w:szCs w:val="22"/>
        </w:rPr>
        <w:t xml:space="preserve">, Blackwell AD, </w:t>
      </w:r>
      <w:proofErr w:type="spellStart"/>
      <w:r w:rsidRPr="007B2CBD">
        <w:rPr>
          <w:rFonts w:ascii="Calibri" w:hAnsi="Calibri" w:cs="Calibri"/>
          <w:sz w:val="22"/>
          <w:szCs w:val="22"/>
        </w:rPr>
        <w:t>Trumble</w:t>
      </w:r>
      <w:proofErr w:type="spellEnd"/>
      <w:r w:rsidRPr="007B2CBD">
        <w:rPr>
          <w:rFonts w:ascii="Calibri" w:hAnsi="Calibri" w:cs="Calibri"/>
          <w:sz w:val="22"/>
          <w:szCs w:val="22"/>
        </w:rPr>
        <w:t xml:space="preserve"> BC, Suarez IM, Stieglitz J, </w:t>
      </w:r>
      <w:proofErr w:type="spellStart"/>
      <w:r w:rsidRPr="007B2CBD">
        <w:rPr>
          <w:rFonts w:ascii="Calibri" w:hAnsi="Calibri" w:cs="Calibri"/>
          <w:sz w:val="22"/>
          <w:szCs w:val="22"/>
        </w:rPr>
        <w:t>Beheim</w:t>
      </w:r>
      <w:proofErr w:type="spellEnd"/>
      <w:r w:rsidRPr="007B2CBD">
        <w:rPr>
          <w:rFonts w:ascii="Calibri" w:hAnsi="Calibri" w:cs="Calibri"/>
          <w:sz w:val="22"/>
          <w:szCs w:val="22"/>
        </w:rPr>
        <w:t xml:space="preserve"> B, Snodgrass JJ, </w:t>
      </w:r>
      <w:proofErr w:type="spellStart"/>
      <w:r w:rsidRPr="007B2CBD">
        <w:rPr>
          <w:rFonts w:ascii="Calibri" w:hAnsi="Calibri" w:cs="Calibri"/>
          <w:sz w:val="22"/>
          <w:szCs w:val="22"/>
        </w:rPr>
        <w:t>Gurven</w:t>
      </w:r>
      <w:proofErr w:type="spellEnd"/>
      <w:r w:rsidRPr="007B2CBD">
        <w:rPr>
          <w:rFonts w:ascii="Calibri" w:hAnsi="Calibri" w:cs="Calibri"/>
          <w:sz w:val="22"/>
          <w:szCs w:val="22"/>
        </w:rPr>
        <w:t xml:space="preserve"> M, Kaplan H. 2017. Immune Modulation during Pregnancy for Women in a High Pathogen Environment. Journal of Human Biology Abstracts. Available from: </w:t>
      </w:r>
      <w:hyperlink r:id="rId11" w:history="1">
        <w:r w:rsidR="00854816" w:rsidRPr="007B2CBD">
          <w:rPr>
            <w:rStyle w:val="Hyperlink"/>
            <w:rFonts w:ascii="Calibri" w:hAnsi="Calibri" w:cs="Calibri"/>
            <w:bCs/>
            <w:sz w:val="22"/>
            <w:szCs w:val="22"/>
          </w:rPr>
          <w:t>https://doi.org/10.1002/ajhb.22974</w:t>
        </w:r>
      </w:hyperlink>
      <w:r w:rsidRPr="007B2CBD">
        <w:rPr>
          <w:rFonts w:ascii="Calibri" w:hAnsi="Calibri" w:cs="Calibri"/>
          <w:bCs/>
          <w:sz w:val="22"/>
          <w:szCs w:val="22"/>
        </w:rPr>
        <w:t>.</w:t>
      </w:r>
    </w:p>
    <w:p w14:paraId="79165C73" w14:textId="77777777" w:rsidR="006E4C59" w:rsidRPr="007B2CBD" w:rsidRDefault="00FE396C" w:rsidP="00CF4875">
      <w:pPr>
        <w:pStyle w:val="ListParagraph"/>
        <w:widowControl w:val="0"/>
        <w:numPr>
          <w:ilvl w:val="0"/>
          <w:numId w:val="38"/>
        </w:numPr>
        <w:autoSpaceDE w:val="0"/>
        <w:autoSpaceDN w:val="0"/>
        <w:adjustRightInd w:val="0"/>
        <w:rPr>
          <w:rFonts w:ascii="Calibri" w:hAnsi="Calibri" w:cs="Calibri"/>
          <w:noProof/>
          <w:sz w:val="22"/>
          <w:szCs w:val="22"/>
        </w:rPr>
      </w:pPr>
      <w:r w:rsidRPr="007B2CBD">
        <w:rPr>
          <w:rFonts w:ascii="Calibri" w:hAnsi="Calibri" w:cs="Calibri"/>
          <w:b/>
          <w:sz w:val="22"/>
          <w:szCs w:val="22"/>
        </w:rPr>
        <w:t>Hové CM</w:t>
      </w:r>
      <w:r w:rsidRPr="007B2CBD">
        <w:rPr>
          <w:rFonts w:ascii="Calibri" w:hAnsi="Calibri" w:cs="Calibri"/>
          <w:sz w:val="22"/>
          <w:szCs w:val="22"/>
        </w:rPr>
        <w:t xml:space="preserve">, Wall-Scheffler CM. 2015. Comparing optimal and preferred walking speeds. American Journal of Physical Anthropology Suppl. 60:170. </w:t>
      </w:r>
    </w:p>
    <w:p w14:paraId="3227FA28" w14:textId="77777777" w:rsidR="006E4C59" w:rsidRPr="007B2CBD" w:rsidRDefault="00FE396C" w:rsidP="00CF4875">
      <w:pPr>
        <w:pStyle w:val="ListParagraph"/>
        <w:widowControl w:val="0"/>
        <w:numPr>
          <w:ilvl w:val="0"/>
          <w:numId w:val="38"/>
        </w:numPr>
        <w:autoSpaceDE w:val="0"/>
        <w:autoSpaceDN w:val="0"/>
        <w:adjustRightInd w:val="0"/>
        <w:rPr>
          <w:rFonts w:ascii="Calibri" w:hAnsi="Calibri" w:cs="Calibri"/>
          <w:noProof/>
          <w:sz w:val="22"/>
          <w:szCs w:val="22"/>
        </w:rPr>
      </w:pPr>
      <w:r w:rsidRPr="007B2CBD">
        <w:rPr>
          <w:rFonts w:ascii="Calibri" w:hAnsi="Calibri" w:cs="Calibri"/>
          <w:b/>
          <w:sz w:val="22"/>
          <w:szCs w:val="22"/>
        </w:rPr>
        <w:t>Hové CM</w:t>
      </w:r>
      <w:r w:rsidRPr="007B2CBD">
        <w:rPr>
          <w:rFonts w:ascii="Calibri" w:hAnsi="Calibri" w:cs="Calibri"/>
          <w:sz w:val="22"/>
          <w:szCs w:val="22"/>
        </w:rPr>
        <w:t>, Wagnild JM, Wall-Scheffler CM. 2014. The Humor gender gap: How gender and humor interact to influence social behavior. American Journal of Physical Anthropology Suppl. 58:145-6.</w:t>
      </w:r>
    </w:p>
    <w:p w14:paraId="0BCBDA67" w14:textId="2E1336BF" w:rsidR="00FE396C" w:rsidRPr="007B2CBD" w:rsidRDefault="00FE396C" w:rsidP="00CF4875">
      <w:pPr>
        <w:pStyle w:val="ListParagraph"/>
        <w:widowControl w:val="0"/>
        <w:numPr>
          <w:ilvl w:val="0"/>
          <w:numId w:val="38"/>
        </w:numPr>
        <w:autoSpaceDE w:val="0"/>
        <w:autoSpaceDN w:val="0"/>
        <w:adjustRightInd w:val="0"/>
        <w:rPr>
          <w:rFonts w:ascii="Calibri" w:hAnsi="Calibri" w:cs="Calibri"/>
          <w:noProof/>
          <w:sz w:val="22"/>
          <w:szCs w:val="22"/>
        </w:rPr>
      </w:pPr>
      <w:r w:rsidRPr="007B2CBD">
        <w:rPr>
          <w:rFonts w:ascii="Calibri" w:hAnsi="Calibri" w:cs="Calibri"/>
          <w:sz w:val="22"/>
          <w:szCs w:val="22"/>
        </w:rPr>
        <w:t xml:space="preserve">Jones C, </w:t>
      </w:r>
      <w:r w:rsidRPr="007B2CBD">
        <w:rPr>
          <w:rFonts w:ascii="Calibri" w:hAnsi="Calibri" w:cs="Calibri"/>
          <w:b/>
          <w:sz w:val="22"/>
          <w:szCs w:val="22"/>
        </w:rPr>
        <w:t>Hové CM</w:t>
      </w:r>
      <w:r w:rsidRPr="007B2CBD">
        <w:rPr>
          <w:rFonts w:ascii="Calibri" w:hAnsi="Calibri" w:cs="Calibri"/>
          <w:sz w:val="22"/>
          <w:szCs w:val="22"/>
        </w:rPr>
        <w:t>, Wagnild JM, Wall-Scheffler CM. 2014. How travel time influences sexual dimorphism. American Journal of Physical Anthropology Suppl. 58:153.</w:t>
      </w:r>
    </w:p>
    <w:p w14:paraId="3F2737CE" w14:textId="4B738A11" w:rsidR="00FE396C" w:rsidRPr="007B2CBD" w:rsidRDefault="00FE396C" w:rsidP="00F92C37">
      <w:pPr>
        <w:rPr>
          <w:rFonts w:ascii="Calibri" w:hAnsi="Calibri" w:cs="Calibri"/>
          <w:sz w:val="28"/>
          <w:szCs w:val="28"/>
        </w:rPr>
      </w:pPr>
    </w:p>
    <w:p w14:paraId="38B93AC2" w14:textId="77777777" w:rsidR="0028421A" w:rsidRPr="007B2CBD" w:rsidRDefault="0028421A" w:rsidP="00F92C37">
      <w:pPr>
        <w:pStyle w:val="NoSpacing"/>
        <w:rPr>
          <w:rFonts w:ascii="Calibri" w:hAnsi="Calibri" w:cs="Calibri"/>
          <w:bCs/>
          <w:sz w:val="28"/>
          <w:szCs w:val="28"/>
        </w:rPr>
      </w:pPr>
      <w:r w:rsidRPr="007B2CBD">
        <w:rPr>
          <w:rFonts w:ascii="Calibri" w:hAnsi="Calibri" w:cs="Calibri"/>
          <w:bCs/>
          <w:sz w:val="28"/>
          <w:szCs w:val="28"/>
        </w:rPr>
        <w:t xml:space="preserve">CONFERENCE PRESENTATIONS </w:t>
      </w:r>
    </w:p>
    <w:p w14:paraId="4C7DC313" w14:textId="018F69B5" w:rsidR="00FC2DC8" w:rsidRPr="007B2CBD" w:rsidRDefault="00FC2DC8" w:rsidP="00FB370D">
      <w:pPr>
        <w:pStyle w:val="NoSpacing"/>
        <w:numPr>
          <w:ilvl w:val="0"/>
          <w:numId w:val="34"/>
        </w:numPr>
        <w:rPr>
          <w:rFonts w:ascii="Calibri" w:hAnsi="Calibri" w:cs="Calibri"/>
        </w:rPr>
      </w:pPr>
      <w:r w:rsidRPr="007B2CBD">
        <w:rPr>
          <w:rFonts w:ascii="Calibri" w:hAnsi="Calibri" w:cs="Calibri"/>
          <w:b/>
        </w:rPr>
        <w:t>University of Washington BASS Seminar Series</w:t>
      </w:r>
      <w:r w:rsidR="00CF4875" w:rsidRPr="007B2CBD">
        <w:rPr>
          <w:rFonts w:ascii="Calibri" w:hAnsi="Calibri" w:cs="Calibri"/>
          <w:b/>
        </w:rPr>
        <w:t xml:space="preserve"> </w:t>
      </w:r>
      <w:r w:rsidR="00CF4875" w:rsidRPr="007B2CBD">
        <w:rPr>
          <w:rFonts w:ascii="Calibri" w:hAnsi="Calibri" w:cs="Calibri"/>
          <w:bCs/>
        </w:rPr>
        <w:t>|</w:t>
      </w:r>
      <w:r w:rsidR="00CF4875" w:rsidRPr="007B2CBD">
        <w:rPr>
          <w:rFonts w:ascii="Calibri" w:hAnsi="Calibri" w:cs="Calibri"/>
          <w:b/>
        </w:rPr>
        <w:t xml:space="preserve"> </w:t>
      </w:r>
      <w:r w:rsidRPr="007B2CBD">
        <w:rPr>
          <w:rFonts w:ascii="Calibri" w:hAnsi="Calibri" w:cs="Calibri"/>
        </w:rPr>
        <w:t>Seattle, WA | 2019</w:t>
      </w:r>
      <w:r w:rsidRPr="007B2CBD">
        <w:rPr>
          <w:rFonts w:ascii="Calibri" w:hAnsi="Calibri" w:cs="Calibri"/>
        </w:rPr>
        <w:tab/>
      </w:r>
    </w:p>
    <w:p w14:paraId="52CC9096" w14:textId="5B77C4DB" w:rsidR="00FC2DC8" w:rsidRPr="007B2CBD" w:rsidRDefault="00FC2DC8" w:rsidP="007C5A8F">
      <w:pPr>
        <w:pStyle w:val="NoSpacing"/>
        <w:ind w:left="360"/>
        <w:rPr>
          <w:rFonts w:ascii="Calibri" w:hAnsi="Calibri" w:cs="Calibri"/>
        </w:rPr>
      </w:pPr>
      <w:r w:rsidRPr="007B2CBD">
        <w:rPr>
          <w:rFonts w:ascii="Calibri" w:hAnsi="Calibri" w:cs="Calibri"/>
        </w:rPr>
        <w:t>The flexibility of fetal tolerance: how immune function during pregnancy varies between two ecologically distinct populations</w:t>
      </w:r>
      <w:r w:rsidR="00EF7D2C" w:rsidRPr="007B2CBD">
        <w:rPr>
          <w:rFonts w:ascii="Calibri" w:hAnsi="Calibri" w:cs="Calibri"/>
        </w:rPr>
        <w:t xml:space="preserve"> (Podium)</w:t>
      </w:r>
    </w:p>
    <w:p w14:paraId="350FE477" w14:textId="02AAF82C" w:rsidR="0028421A" w:rsidRPr="007B2CBD" w:rsidRDefault="0028421A" w:rsidP="00FB370D">
      <w:pPr>
        <w:pStyle w:val="NoSpacing"/>
        <w:numPr>
          <w:ilvl w:val="0"/>
          <w:numId w:val="34"/>
        </w:numPr>
        <w:rPr>
          <w:rFonts w:ascii="Calibri" w:hAnsi="Calibri" w:cs="Calibri"/>
        </w:rPr>
      </w:pPr>
      <w:r w:rsidRPr="007B2CBD">
        <w:rPr>
          <w:rFonts w:ascii="Calibri" w:hAnsi="Calibri" w:cs="Calibri"/>
          <w:b/>
        </w:rPr>
        <w:t>Human Biology Association</w:t>
      </w:r>
      <w:r w:rsidR="00CF4875" w:rsidRPr="007B2CBD">
        <w:rPr>
          <w:rFonts w:ascii="Calibri" w:hAnsi="Calibri" w:cs="Calibri"/>
          <w:b/>
        </w:rPr>
        <w:t xml:space="preserve"> </w:t>
      </w:r>
      <w:r w:rsidR="00CF4875" w:rsidRPr="007B2CBD">
        <w:rPr>
          <w:rFonts w:ascii="Calibri" w:hAnsi="Calibri" w:cs="Calibri"/>
          <w:bCs/>
        </w:rPr>
        <w:t xml:space="preserve">| </w:t>
      </w:r>
      <w:r w:rsidRPr="007B2CBD">
        <w:rPr>
          <w:rFonts w:ascii="Calibri" w:hAnsi="Calibri" w:cs="Calibri"/>
        </w:rPr>
        <w:t>Cleveland, OH | 2019</w:t>
      </w:r>
      <w:r w:rsidRPr="007B2CBD">
        <w:rPr>
          <w:rFonts w:ascii="Calibri" w:hAnsi="Calibri" w:cs="Calibri"/>
          <w:b/>
        </w:rPr>
        <w:tab/>
      </w:r>
    </w:p>
    <w:p w14:paraId="3DBC87B7" w14:textId="1EE61709" w:rsidR="0028421A" w:rsidRPr="007B2CBD" w:rsidRDefault="0028421A" w:rsidP="007C5A8F">
      <w:pPr>
        <w:pStyle w:val="NoSpacing"/>
        <w:ind w:left="360"/>
        <w:rPr>
          <w:rFonts w:ascii="Calibri" w:hAnsi="Calibri" w:cs="Calibri"/>
        </w:rPr>
      </w:pPr>
      <w:r w:rsidRPr="007B2CBD">
        <w:rPr>
          <w:rFonts w:ascii="Calibri" w:hAnsi="Calibri" w:cs="Calibri"/>
        </w:rPr>
        <w:t xml:space="preserve">The flexibility of fetal tolerance: how immune function during pregnancy varies between two ecologically distinct populations </w:t>
      </w:r>
      <w:r w:rsidR="00EF7D2C" w:rsidRPr="007B2CBD">
        <w:rPr>
          <w:rFonts w:ascii="Calibri" w:hAnsi="Calibri" w:cs="Calibri"/>
        </w:rPr>
        <w:t>(Podium)</w:t>
      </w:r>
    </w:p>
    <w:p w14:paraId="04AF5332" w14:textId="1AA90566" w:rsidR="0028421A" w:rsidRPr="007B2CBD" w:rsidRDefault="0028421A" w:rsidP="00FB370D">
      <w:pPr>
        <w:pStyle w:val="NoSpacing"/>
        <w:numPr>
          <w:ilvl w:val="0"/>
          <w:numId w:val="34"/>
        </w:numPr>
        <w:rPr>
          <w:rFonts w:ascii="Calibri" w:hAnsi="Calibri" w:cs="Calibri"/>
        </w:rPr>
      </w:pPr>
      <w:r w:rsidRPr="007B2CBD">
        <w:rPr>
          <w:rFonts w:ascii="Calibri" w:hAnsi="Calibri" w:cs="Calibri"/>
          <w:b/>
        </w:rPr>
        <w:t xml:space="preserve">UCSB Anthropology </w:t>
      </w:r>
      <w:proofErr w:type="spellStart"/>
      <w:r w:rsidRPr="007B2CBD">
        <w:rPr>
          <w:rFonts w:ascii="Calibri" w:hAnsi="Calibri" w:cs="Calibri"/>
          <w:b/>
        </w:rPr>
        <w:t>Grad</w:t>
      </w:r>
      <w:proofErr w:type="spellEnd"/>
      <w:r w:rsidR="00FF28F6" w:rsidRPr="007B2CBD">
        <w:rPr>
          <w:rFonts w:ascii="Calibri" w:hAnsi="Calibri" w:cs="Calibri"/>
          <w:b/>
        </w:rPr>
        <w:t>-</w:t>
      </w:r>
      <w:r w:rsidRPr="007B2CBD">
        <w:rPr>
          <w:rFonts w:ascii="Calibri" w:hAnsi="Calibri" w:cs="Calibri"/>
          <w:b/>
        </w:rPr>
        <w:t>Slam</w:t>
      </w:r>
      <w:r w:rsidR="00CF4875" w:rsidRPr="007B2CBD">
        <w:rPr>
          <w:rFonts w:ascii="Calibri" w:hAnsi="Calibri" w:cs="Calibri"/>
        </w:rPr>
        <w:t xml:space="preserve"> | </w:t>
      </w:r>
      <w:r w:rsidRPr="007B2CBD">
        <w:rPr>
          <w:rFonts w:ascii="Calibri" w:hAnsi="Calibri" w:cs="Calibri"/>
        </w:rPr>
        <w:t>Santa Barbara, CA | 2017</w:t>
      </w:r>
      <w:r w:rsidRPr="007B2CBD">
        <w:rPr>
          <w:rFonts w:ascii="Calibri" w:hAnsi="Calibri" w:cs="Calibri"/>
          <w:b/>
        </w:rPr>
        <w:tab/>
      </w:r>
    </w:p>
    <w:p w14:paraId="6D8D4E15" w14:textId="704610AA" w:rsidR="0028421A" w:rsidRPr="007B2CBD" w:rsidRDefault="0028421A" w:rsidP="007C5A8F">
      <w:pPr>
        <w:pStyle w:val="NoSpacing"/>
        <w:ind w:left="360"/>
        <w:rPr>
          <w:rFonts w:ascii="Calibri" w:hAnsi="Calibri" w:cs="Calibri"/>
        </w:rPr>
      </w:pPr>
      <w:r w:rsidRPr="007B2CBD">
        <w:rPr>
          <w:rFonts w:ascii="Calibri" w:hAnsi="Calibri" w:cs="Calibri"/>
        </w:rPr>
        <w:t xml:space="preserve">Immune Modulation during Pregnancy for Women in a High Pathogen Environment </w:t>
      </w:r>
      <w:r w:rsidR="00EF7D2C" w:rsidRPr="007B2CBD">
        <w:rPr>
          <w:rFonts w:ascii="Calibri" w:hAnsi="Calibri" w:cs="Calibri"/>
        </w:rPr>
        <w:t>(Podium)</w:t>
      </w:r>
    </w:p>
    <w:p w14:paraId="52CC46B5" w14:textId="541DDEC5" w:rsidR="0028421A" w:rsidRPr="007B2CBD" w:rsidRDefault="0028421A" w:rsidP="00FB370D">
      <w:pPr>
        <w:pStyle w:val="NoSpacing"/>
        <w:numPr>
          <w:ilvl w:val="0"/>
          <w:numId w:val="34"/>
        </w:numPr>
        <w:rPr>
          <w:rFonts w:ascii="Calibri" w:hAnsi="Calibri" w:cs="Calibri"/>
        </w:rPr>
      </w:pPr>
      <w:r w:rsidRPr="007B2CBD">
        <w:rPr>
          <w:rFonts w:ascii="Calibri" w:hAnsi="Calibri" w:cs="Calibri"/>
          <w:b/>
        </w:rPr>
        <w:t>Human Biology Association</w:t>
      </w:r>
      <w:r w:rsidR="00CF4875" w:rsidRPr="007B2CBD">
        <w:rPr>
          <w:rFonts w:ascii="Calibri" w:hAnsi="Calibri" w:cs="Calibri"/>
          <w:b/>
        </w:rPr>
        <w:t xml:space="preserve"> </w:t>
      </w:r>
      <w:r w:rsidR="00CF4875" w:rsidRPr="007B2CBD">
        <w:rPr>
          <w:rFonts w:ascii="Calibri" w:hAnsi="Calibri" w:cs="Calibri"/>
          <w:bCs/>
        </w:rPr>
        <w:t>|</w:t>
      </w:r>
      <w:r w:rsidRPr="007B2CBD">
        <w:rPr>
          <w:rFonts w:ascii="Calibri" w:hAnsi="Calibri" w:cs="Calibri"/>
          <w:b/>
        </w:rPr>
        <w:t xml:space="preserve"> </w:t>
      </w:r>
      <w:r w:rsidRPr="007B2CBD">
        <w:rPr>
          <w:rFonts w:ascii="Calibri" w:hAnsi="Calibri" w:cs="Calibri"/>
        </w:rPr>
        <w:t>New Orleans, LA | 2017</w:t>
      </w:r>
    </w:p>
    <w:p w14:paraId="162BB746" w14:textId="0D4378D1" w:rsidR="0028421A" w:rsidRPr="007B2CBD" w:rsidRDefault="0028421A" w:rsidP="007C5A8F">
      <w:pPr>
        <w:pStyle w:val="NoSpacing"/>
        <w:ind w:left="360"/>
        <w:rPr>
          <w:rFonts w:ascii="Calibri" w:hAnsi="Calibri" w:cs="Calibri"/>
        </w:rPr>
      </w:pPr>
      <w:r w:rsidRPr="007B2CBD">
        <w:rPr>
          <w:rFonts w:ascii="Calibri" w:hAnsi="Calibri" w:cs="Calibri"/>
        </w:rPr>
        <w:t xml:space="preserve">Immune Modulation during Pregnancy for Women in a High Pathogen Environment </w:t>
      </w:r>
      <w:r w:rsidR="00EF7D2C" w:rsidRPr="007B2CBD">
        <w:rPr>
          <w:rFonts w:ascii="Calibri" w:hAnsi="Calibri" w:cs="Calibri"/>
        </w:rPr>
        <w:t>(Poster)</w:t>
      </w:r>
    </w:p>
    <w:p w14:paraId="2622B8F2" w14:textId="34193765" w:rsidR="0028421A" w:rsidRPr="007B2CBD" w:rsidRDefault="0028421A" w:rsidP="00FB370D">
      <w:pPr>
        <w:pStyle w:val="NoSpacing"/>
        <w:numPr>
          <w:ilvl w:val="0"/>
          <w:numId w:val="34"/>
        </w:numPr>
        <w:rPr>
          <w:rFonts w:ascii="Calibri" w:hAnsi="Calibri" w:cs="Calibri"/>
        </w:rPr>
      </w:pPr>
      <w:r w:rsidRPr="007B2CBD">
        <w:rPr>
          <w:rFonts w:ascii="Calibri" w:hAnsi="Calibri" w:cs="Calibri"/>
          <w:b/>
        </w:rPr>
        <w:lastRenderedPageBreak/>
        <w:t>International Society for Evolution, Medicine &amp; Public Health</w:t>
      </w:r>
      <w:r w:rsidR="00CF4875" w:rsidRPr="007B2CBD">
        <w:rPr>
          <w:rFonts w:ascii="Calibri" w:hAnsi="Calibri" w:cs="Calibri"/>
          <w:b/>
        </w:rPr>
        <w:t xml:space="preserve"> </w:t>
      </w:r>
      <w:r w:rsidR="00CF4875" w:rsidRPr="007B2CBD">
        <w:rPr>
          <w:rFonts w:ascii="Calibri" w:hAnsi="Calibri" w:cs="Calibri"/>
          <w:bCs/>
        </w:rPr>
        <w:t>|</w:t>
      </w:r>
      <w:r w:rsidR="00CF4875" w:rsidRPr="007B2CBD">
        <w:rPr>
          <w:rFonts w:ascii="Calibri" w:hAnsi="Calibri" w:cs="Calibri"/>
          <w:b/>
        </w:rPr>
        <w:t xml:space="preserve"> </w:t>
      </w:r>
      <w:r w:rsidRPr="007B2CBD">
        <w:rPr>
          <w:rFonts w:ascii="Calibri" w:hAnsi="Calibri" w:cs="Calibri"/>
        </w:rPr>
        <w:t>Raleigh, NC | 2016</w:t>
      </w:r>
      <w:r w:rsidRPr="007B2CBD">
        <w:rPr>
          <w:rFonts w:ascii="Calibri" w:hAnsi="Calibri" w:cs="Calibri"/>
          <w:b/>
        </w:rPr>
        <w:tab/>
      </w:r>
    </w:p>
    <w:p w14:paraId="1D1DDE74" w14:textId="10F44F5C" w:rsidR="0028421A" w:rsidRPr="007B2CBD" w:rsidRDefault="0028421A" w:rsidP="007C5A8F">
      <w:pPr>
        <w:pStyle w:val="NoSpacing"/>
        <w:ind w:left="360"/>
        <w:rPr>
          <w:rFonts w:ascii="Calibri" w:hAnsi="Calibri" w:cs="Calibri"/>
        </w:rPr>
      </w:pPr>
      <w:r w:rsidRPr="007B2CBD">
        <w:rPr>
          <w:rFonts w:ascii="Calibri" w:hAnsi="Calibri" w:cs="Calibri"/>
        </w:rPr>
        <w:t xml:space="preserve">Immune Modulation during Pregnancy for Women in a High Pathogen Environment </w:t>
      </w:r>
      <w:r w:rsidR="00EF7D2C" w:rsidRPr="007B2CBD">
        <w:rPr>
          <w:rFonts w:ascii="Calibri" w:hAnsi="Calibri" w:cs="Calibri"/>
        </w:rPr>
        <w:t>(Poster)</w:t>
      </w:r>
    </w:p>
    <w:p w14:paraId="65FFDCEA" w14:textId="365E88EE" w:rsidR="0028421A" w:rsidRPr="007B2CBD" w:rsidRDefault="0028421A" w:rsidP="00FB370D">
      <w:pPr>
        <w:pStyle w:val="NoSpacing"/>
        <w:numPr>
          <w:ilvl w:val="0"/>
          <w:numId w:val="34"/>
        </w:numPr>
        <w:rPr>
          <w:rFonts w:ascii="Calibri" w:hAnsi="Calibri" w:cs="Calibri"/>
          <w:b/>
        </w:rPr>
      </w:pPr>
      <w:r w:rsidRPr="007B2CBD">
        <w:rPr>
          <w:rFonts w:ascii="Calibri" w:hAnsi="Calibri" w:cs="Calibri"/>
          <w:b/>
        </w:rPr>
        <w:t>California Workshop for Evolutionary Social Science</w:t>
      </w:r>
      <w:r w:rsidR="00CF4875" w:rsidRPr="007B2CBD">
        <w:rPr>
          <w:rFonts w:ascii="Calibri" w:hAnsi="Calibri" w:cs="Calibri"/>
          <w:b/>
        </w:rPr>
        <w:t xml:space="preserve"> </w:t>
      </w:r>
      <w:r w:rsidR="00CF4875" w:rsidRPr="007B2CBD">
        <w:rPr>
          <w:rFonts w:ascii="Calibri" w:hAnsi="Calibri" w:cs="Calibri"/>
          <w:bCs/>
        </w:rPr>
        <w:t>|</w:t>
      </w:r>
      <w:r w:rsidR="00CF4875" w:rsidRPr="007B2CBD">
        <w:rPr>
          <w:rFonts w:ascii="Calibri" w:hAnsi="Calibri" w:cs="Calibri"/>
          <w:b/>
        </w:rPr>
        <w:t xml:space="preserve"> </w:t>
      </w:r>
      <w:r w:rsidRPr="007B2CBD">
        <w:rPr>
          <w:rFonts w:ascii="Calibri" w:hAnsi="Calibri" w:cs="Calibri"/>
        </w:rPr>
        <w:t>San Luis Obispo, CA | 2016</w:t>
      </w:r>
      <w:r w:rsidRPr="007B2CBD">
        <w:rPr>
          <w:rFonts w:ascii="Calibri" w:hAnsi="Calibri" w:cs="Calibri"/>
          <w:b/>
        </w:rPr>
        <w:tab/>
      </w:r>
    </w:p>
    <w:p w14:paraId="793E5A69" w14:textId="4E5C894A" w:rsidR="0028421A" w:rsidRPr="007B2CBD" w:rsidRDefault="0028421A" w:rsidP="007C5A8F">
      <w:pPr>
        <w:pStyle w:val="NoSpacing"/>
        <w:ind w:left="360"/>
        <w:rPr>
          <w:rFonts w:ascii="Calibri" w:hAnsi="Calibri" w:cs="Calibri"/>
          <w:b/>
        </w:rPr>
      </w:pPr>
      <w:r w:rsidRPr="007B2CBD">
        <w:rPr>
          <w:rFonts w:ascii="Calibri" w:hAnsi="Calibri" w:cs="Calibri"/>
        </w:rPr>
        <w:t xml:space="preserve">Immune Modulation during Pregnancy for Women in a High Pathogen Environment </w:t>
      </w:r>
      <w:r w:rsidR="00EF7D2C" w:rsidRPr="007B2CBD">
        <w:rPr>
          <w:rFonts w:ascii="Calibri" w:hAnsi="Calibri" w:cs="Calibri"/>
        </w:rPr>
        <w:t>(Poster)</w:t>
      </w:r>
    </w:p>
    <w:p w14:paraId="5931B138" w14:textId="50D7D619" w:rsidR="0028421A" w:rsidRPr="007B2CBD" w:rsidRDefault="0028421A" w:rsidP="00FB370D">
      <w:pPr>
        <w:pStyle w:val="NoSpacing"/>
        <w:numPr>
          <w:ilvl w:val="0"/>
          <w:numId w:val="34"/>
        </w:numPr>
        <w:rPr>
          <w:rFonts w:ascii="Calibri" w:hAnsi="Calibri" w:cs="Calibri"/>
        </w:rPr>
      </w:pPr>
      <w:r w:rsidRPr="007B2CBD">
        <w:rPr>
          <w:rFonts w:ascii="Calibri" w:hAnsi="Calibri" w:cs="Calibri"/>
          <w:b/>
        </w:rPr>
        <w:t>SPU Summer Research Symposium</w:t>
      </w:r>
      <w:r w:rsidR="00CF4875" w:rsidRPr="007B2CBD">
        <w:rPr>
          <w:rFonts w:ascii="Calibri" w:hAnsi="Calibri" w:cs="Calibri"/>
          <w:b/>
        </w:rPr>
        <w:t xml:space="preserve"> </w:t>
      </w:r>
      <w:r w:rsidR="00CF4875" w:rsidRPr="007B2CBD">
        <w:rPr>
          <w:rFonts w:ascii="Calibri" w:hAnsi="Calibri" w:cs="Calibri"/>
          <w:bCs/>
        </w:rPr>
        <w:t>|</w:t>
      </w:r>
      <w:r w:rsidR="00CF4875" w:rsidRPr="007B2CBD">
        <w:rPr>
          <w:rFonts w:ascii="Calibri" w:hAnsi="Calibri" w:cs="Calibri"/>
          <w:b/>
        </w:rPr>
        <w:t xml:space="preserve"> </w:t>
      </w:r>
      <w:r w:rsidRPr="007B2CBD">
        <w:rPr>
          <w:rFonts w:ascii="Calibri" w:hAnsi="Calibri" w:cs="Calibri"/>
        </w:rPr>
        <w:t>Seattle, WA</w:t>
      </w:r>
      <w:r w:rsidRPr="007B2CBD">
        <w:rPr>
          <w:rFonts w:ascii="Calibri" w:hAnsi="Calibri" w:cs="Calibri"/>
          <w:b/>
        </w:rPr>
        <w:t xml:space="preserve"> </w:t>
      </w:r>
      <w:r w:rsidRPr="007B2CBD">
        <w:rPr>
          <w:rFonts w:ascii="Calibri" w:hAnsi="Calibri" w:cs="Calibri"/>
          <w:bCs/>
        </w:rPr>
        <w:t xml:space="preserve">| </w:t>
      </w:r>
      <w:r w:rsidRPr="007B2CBD">
        <w:rPr>
          <w:rFonts w:ascii="Calibri" w:hAnsi="Calibri" w:cs="Calibri"/>
        </w:rPr>
        <w:t>2014</w:t>
      </w:r>
      <w:r w:rsidRPr="007B2CBD">
        <w:rPr>
          <w:rFonts w:ascii="Calibri" w:hAnsi="Calibri" w:cs="Calibri"/>
          <w:b/>
        </w:rPr>
        <w:tab/>
      </w:r>
    </w:p>
    <w:p w14:paraId="16E4F496" w14:textId="3A309E09" w:rsidR="0028421A" w:rsidRPr="007B2CBD" w:rsidRDefault="0028421A" w:rsidP="007C5A8F">
      <w:pPr>
        <w:pStyle w:val="NoSpacing"/>
        <w:ind w:left="360"/>
        <w:rPr>
          <w:rFonts w:ascii="Calibri" w:hAnsi="Calibri" w:cs="Calibri"/>
        </w:rPr>
      </w:pPr>
      <w:r w:rsidRPr="007B2CBD">
        <w:rPr>
          <w:rFonts w:ascii="Calibri" w:hAnsi="Calibri" w:cs="Calibri"/>
        </w:rPr>
        <w:t>Comparing optimal and preferred walking speeds</w:t>
      </w:r>
      <w:r w:rsidR="00EF7D2C" w:rsidRPr="007B2CBD">
        <w:rPr>
          <w:rFonts w:ascii="Calibri" w:hAnsi="Calibri" w:cs="Calibri"/>
        </w:rPr>
        <w:t xml:space="preserve"> (Podium)</w:t>
      </w:r>
    </w:p>
    <w:p w14:paraId="25005AEA" w14:textId="3C30485B" w:rsidR="0028421A" w:rsidRPr="007B2CBD" w:rsidRDefault="0028421A" w:rsidP="00FB370D">
      <w:pPr>
        <w:pStyle w:val="NoSpacing"/>
        <w:numPr>
          <w:ilvl w:val="0"/>
          <w:numId w:val="34"/>
        </w:numPr>
        <w:rPr>
          <w:rFonts w:ascii="Calibri" w:hAnsi="Calibri" w:cs="Calibri"/>
        </w:rPr>
      </w:pPr>
      <w:r w:rsidRPr="007B2CBD">
        <w:rPr>
          <w:rFonts w:ascii="Calibri" w:hAnsi="Calibri" w:cs="Calibri"/>
          <w:b/>
        </w:rPr>
        <w:t>Murdock College Science Research Conference</w:t>
      </w:r>
      <w:r w:rsidR="00CF4875" w:rsidRPr="007B2CBD">
        <w:rPr>
          <w:rFonts w:ascii="Calibri" w:hAnsi="Calibri" w:cs="Calibri"/>
          <w:b/>
        </w:rPr>
        <w:t xml:space="preserve"> </w:t>
      </w:r>
      <w:r w:rsidR="00CF4875" w:rsidRPr="007B2CBD">
        <w:rPr>
          <w:rFonts w:ascii="Calibri" w:hAnsi="Calibri" w:cs="Calibri"/>
          <w:bCs/>
        </w:rPr>
        <w:t>|</w:t>
      </w:r>
      <w:r w:rsidR="00CF4875" w:rsidRPr="007B2CBD">
        <w:rPr>
          <w:rFonts w:ascii="Calibri" w:hAnsi="Calibri" w:cs="Calibri"/>
          <w:b/>
        </w:rPr>
        <w:t xml:space="preserve"> </w:t>
      </w:r>
      <w:r w:rsidRPr="007B2CBD">
        <w:rPr>
          <w:rFonts w:ascii="Calibri" w:hAnsi="Calibri" w:cs="Calibri"/>
        </w:rPr>
        <w:t>Vancouver, WA | 2014</w:t>
      </w:r>
      <w:r w:rsidRPr="007B2CBD">
        <w:rPr>
          <w:rFonts w:ascii="Calibri" w:hAnsi="Calibri" w:cs="Calibri"/>
          <w:b/>
        </w:rPr>
        <w:tab/>
      </w:r>
    </w:p>
    <w:p w14:paraId="3CC2D1F3" w14:textId="5FF653EA" w:rsidR="0028421A" w:rsidRPr="007B2CBD" w:rsidRDefault="0028421A" w:rsidP="007C5A8F">
      <w:pPr>
        <w:pStyle w:val="NoSpacing"/>
        <w:ind w:left="360"/>
        <w:rPr>
          <w:rFonts w:ascii="Calibri" w:hAnsi="Calibri" w:cs="Calibri"/>
        </w:rPr>
      </w:pPr>
      <w:r w:rsidRPr="007B2CBD">
        <w:rPr>
          <w:rFonts w:ascii="Calibri" w:hAnsi="Calibri" w:cs="Calibri"/>
        </w:rPr>
        <w:t>Comparing optimal and preferred walking speeds</w:t>
      </w:r>
      <w:r w:rsidR="00EF7D2C" w:rsidRPr="007B2CBD">
        <w:rPr>
          <w:rFonts w:ascii="Calibri" w:hAnsi="Calibri" w:cs="Calibri"/>
        </w:rPr>
        <w:t xml:space="preserve"> (Poster)</w:t>
      </w:r>
    </w:p>
    <w:p w14:paraId="44D2D584" w14:textId="65DE55C1" w:rsidR="0028421A" w:rsidRPr="007B2CBD" w:rsidRDefault="0028421A" w:rsidP="00FB370D">
      <w:pPr>
        <w:pStyle w:val="NoSpacing"/>
        <w:numPr>
          <w:ilvl w:val="0"/>
          <w:numId w:val="34"/>
        </w:numPr>
        <w:rPr>
          <w:rFonts w:ascii="Calibri" w:hAnsi="Calibri" w:cs="Calibri"/>
        </w:rPr>
      </w:pPr>
      <w:r w:rsidRPr="007B2CBD">
        <w:rPr>
          <w:rFonts w:ascii="Calibri" w:hAnsi="Calibri" w:cs="Calibri"/>
          <w:b/>
        </w:rPr>
        <w:t>SPU Erickson Undergraduate Research Conference</w:t>
      </w:r>
      <w:r w:rsidR="00CF4875" w:rsidRPr="007B2CBD">
        <w:rPr>
          <w:rFonts w:ascii="Calibri" w:hAnsi="Calibri" w:cs="Calibri"/>
          <w:b/>
        </w:rPr>
        <w:t xml:space="preserve"> </w:t>
      </w:r>
      <w:r w:rsidR="00CF4875" w:rsidRPr="007B2CBD">
        <w:rPr>
          <w:rFonts w:ascii="Calibri" w:hAnsi="Calibri" w:cs="Calibri"/>
          <w:bCs/>
        </w:rPr>
        <w:t>|</w:t>
      </w:r>
      <w:r w:rsidRPr="007B2CBD">
        <w:rPr>
          <w:rFonts w:ascii="Calibri" w:hAnsi="Calibri" w:cs="Calibri"/>
        </w:rPr>
        <w:t xml:space="preserve"> Seattle, WA | 2014</w:t>
      </w:r>
      <w:r w:rsidRPr="007B2CBD">
        <w:rPr>
          <w:rFonts w:ascii="Calibri" w:hAnsi="Calibri" w:cs="Calibri"/>
        </w:rPr>
        <w:tab/>
      </w:r>
    </w:p>
    <w:p w14:paraId="421BD70C" w14:textId="7E523B03" w:rsidR="0028421A" w:rsidRPr="007B2CBD" w:rsidRDefault="0028421A" w:rsidP="007C5A8F">
      <w:pPr>
        <w:pStyle w:val="NoSpacing"/>
        <w:ind w:left="360"/>
        <w:rPr>
          <w:rFonts w:ascii="Calibri" w:hAnsi="Calibri" w:cs="Calibri"/>
        </w:rPr>
      </w:pPr>
      <w:r w:rsidRPr="007B2CBD">
        <w:rPr>
          <w:rFonts w:ascii="Calibri" w:hAnsi="Calibri" w:cs="Calibri"/>
        </w:rPr>
        <w:t>The humor gender gap: how gender and humor interact to influence social behavior</w:t>
      </w:r>
      <w:r w:rsidR="00EF7D2C" w:rsidRPr="007B2CBD">
        <w:rPr>
          <w:rFonts w:ascii="Calibri" w:hAnsi="Calibri" w:cs="Calibri"/>
        </w:rPr>
        <w:t xml:space="preserve"> (Podium)</w:t>
      </w:r>
    </w:p>
    <w:p w14:paraId="143157D2" w14:textId="0E63BD05" w:rsidR="0028421A" w:rsidRPr="007B2CBD" w:rsidRDefault="0028421A" w:rsidP="00FB370D">
      <w:pPr>
        <w:pStyle w:val="NoSpacing"/>
        <w:numPr>
          <w:ilvl w:val="0"/>
          <w:numId w:val="34"/>
        </w:numPr>
        <w:rPr>
          <w:rFonts w:ascii="Calibri" w:hAnsi="Calibri" w:cs="Calibri"/>
        </w:rPr>
      </w:pPr>
      <w:r w:rsidRPr="007B2CBD">
        <w:rPr>
          <w:rFonts w:ascii="Calibri" w:hAnsi="Calibri" w:cs="Calibri"/>
          <w:b/>
        </w:rPr>
        <w:t>American Association for Physical Anthropolog</w:t>
      </w:r>
      <w:r w:rsidR="00CF4875" w:rsidRPr="007B2CBD">
        <w:rPr>
          <w:rFonts w:ascii="Calibri" w:hAnsi="Calibri" w:cs="Calibri"/>
          <w:b/>
        </w:rPr>
        <w:t xml:space="preserve">y </w:t>
      </w:r>
      <w:r w:rsidR="00CF4875" w:rsidRPr="007B2CBD">
        <w:rPr>
          <w:rFonts w:ascii="Calibri" w:hAnsi="Calibri" w:cs="Calibri"/>
          <w:bCs/>
        </w:rPr>
        <w:t>|</w:t>
      </w:r>
      <w:r w:rsidR="00CF4875" w:rsidRPr="007B2CBD">
        <w:rPr>
          <w:rFonts w:ascii="Calibri" w:hAnsi="Calibri" w:cs="Calibri"/>
          <w:b/>
        </w:rPr>
        <w:t xml:space="preserve"> </w:t>
      </w:r>
      <w:r w:rsidRPr="007B2CBD">
        <w:rPr>
          <w:rFonts w:ascii="Calibri" w:hAnsi="Calibri" w:cs="Calibri"/>
        </w:rPr>
        <w:t>Calgary, Canada | 2014</w:t>
      </w:r>
      <w:r w:rsidRPr="007B2CBD">
        <w:rPr>
          <w:rFonts w:ascii="Calibri" w:hAnsi="Calibri" w:cs="Calibri"/>
        </w:rPr>
        <w:tab/>
      </w:r>
    </w:p>
    <w:p w14:paraId="7B7EE93D" w14:textId="2720DA58" w:rsidR="0028421A" w:rsidRPr="007B2CBD" w:rsidRDefault="0028421A" w:rsidP="007C5A8F">
      <w:pPr>
        <w:pStyle w:val="NoSpacing"/>
        <w:ind w:left="360"/>
        <w:rPr>
          <w:rFonts w:ascii="Calibri" w:hAnsi="Calibri" w:cs="Calibri"/>
        </w:rPr>
      </w:pPr>
      <w:r w:rsidRPr="007B2CBD">
        <w:rPr>
          <w:rFonts w:ascii="Calibri" w:hAnsi="Calibri" w:cs="Calibri"/>
        </w:rPr>
        <w:t xml:space="preserve">How gender and humor interact to influence social behavior </w:t>
      </w:r>
      <w:r w:rsidR="00EF7D2C" w:rsidRPr="007B2CBD">
        <w:rPr>
          <w:rFonts w:ascii="Calibri" w:hAnsi="Calibri" w:cs="Calibri"/>
        </w:rPr>
        <w:t>(Poster)</w:t>
      </w:r>
    </w:p>
    <w:p w14:paraId="2ACBD0D6" w14:textId="4ED98815" w:rsidR="0028421A" w:rsidRPr="007B2CBD" w:rsidRDefault="0028421A" w:rsidP="00FB370D">
      <w:pPr>
        <w:pStyle w:val="NoSpacing"/>
        <w:numPr>
          <w:ilvl w:val="0"/>
          <w:numId w:val="34"/>
        </w:numPr>
        <w:rPr>
          <w:rFonts w:ascii="Calibri" w:hAnsi="Calibri" w:cs="Calibri"/>
        </w:rPr>
      </w:pPr>
      <w:r w:rsidRPr="007B2CBD">
        <w:rPr>
          <w:rFonts w:ascii="Calibri" w:hAnsi="Calibri" w:cs="Calibri"/>
          <w:b/>
        </w:rPr>
        <w:t>Murdock College Science Research Conference</w:t>
      </w:r>
      <w:r w:rsidR="00CF4875" w:rsidRPr="007B2CBD">
        <w:rPr>
          <w:rFonts w:ascii="Calibri" w:hAnsi="Calibri" w:cs="Calibri"/>
          <w:b/>
        </w:rPr>
        <w:t xml:space="preserve"> </w:t>
      </w:r>
      <w:r w:rsidR="00CF4875" w:rsidRPr="007B2CBD">
        <w:rPr>
          <w:rFonts w:ascii="Calibri" w:hAnsi="Calibri" w:cs="Calibri"/>
          <w:bCs/>
        </w:rPr>
        <w:t>|</w:t>
      </w:r>
      <w:r w:rsidR="00CF4875" w:rsidRPr="007B2CBD">
        <w:rPr>
          <w:rFonts w:ascii="Calibri" w:hAnsi="Calibri" w:cs="Calibri"/>
          <w:b/>
        </w:rPr>
        <w:t xml:space="preserve"> </w:t>
      </w:r>
      <w:r w:rsidRPr="007B2CBD">
        <w:rPr>
          <w:rFonts w:ascii="Calibri" w:hAnsi="Calibri" w:cs="Calibri"/>
        </w:rPr>
        <w:t>Vancouver, WA | 2013</w:t>
      </w:r>
      <w:r w:rsidRPr="007B2CBD">
        <w:rPr>
          <w:rFonts w:ascii="Calibri" w:hAnsi="Calibri" w:cs="Calibri"/>
          <w:b/>
        </w:rPr>
        <w:tab/>
      </w:r>
    </w:p>
    <w:p w14:paraId="0A19157E" w14:textId="0E03B850" w:rsidR="0028421A" w:rsidRPr="007B2CBD" w:rsidRDefault="0028421A" w:rsidP="007C5A8F">
      <w:pPr>
        <w:pStyle w:val="NoSpacing"/>
        <w:ind w:left="360"/>
        <w:rPr>
          <w:rFonts w:ascii="Calibri" w:hAnsi="Calibri" w:cs="Calibri"/>
        </w:rPr>
        <w:sectPr w:rsidR="0028421A" w:rsidRPr="007B2CBD" w:rsidSect="00FB370D">
          <w:headerReference w:type="default" r:id="rId12"/>
          <w:footerReference w:type="even" r:id="rId13"/>
          <w:footerReference w:type="default" r:id="rId14"/>
          <w:headerReference w:type="first" r:id="rId15"/>
          <w:type w:val="continuous"/>
          <w:pgSz w:w="12240" w:h="15840"/>
          <w:pgMar w:top="1080" w:right="1080" w:bottom="1080" w:left="1080" w:header="720" w:footer="720" w:gutter="0"/>
          <w:cols w:space="720"/>
          <w:titlePg/>
          <w:docGrid w:linePitch="360"/>
        </w:sectPr>
      </w:pPr>
      <w:r w:rsidRPr="007B2CBD">
        <w:rPr>
          <w:rFonts w:ascii="Calibri" w:hAnsi="Calibri" w:cs="Calibri"/>
        </w:rPr>
        <w:t>How gender and humor interact to influence social behavior</w:t>
      </w:r>
      <w:r w:rsidR="00EF7D2C" w:rsidRPr="007B2CBD">
        <w:rPr>
          <w:rFonts w:ascii="Calibri" w:hAnsi="Calibri" w:cs="Calibri"/>
        </w:rPr>
        <w:t xml:space="preserve"> (Poster)</w:t>
      </w:r>
    </w:p>
    <w:p w14:paraId="2A848398" w14:textId="77777777" w:rsidR="0028421A" w:rsidRPr="007B2CBD" w:rsidRDefault="0028421A" w:rsidP="00F92C37">
      <w:pPr>
        <w:rPr>
          <w:rFonts w:ascii="Calibri" w:hAnsi="Calibri" w:cs="Calibri"/>
          <w:sz w:val="28"/>
          <w:szCs w:val="28"/>
        </w:rPr>
      </w:pPr>
    </w:p>
    <w:p w14:paraId="63CC1197" w14:textId="734DEE7D" w:rsidR="00774C54" w:rsidRPr="007B2CBD" w:rsidRDefault="00774C54" w:rsidP="00FB370D">
      <w:pPr>
        <w:ind w:left="360" w:hanging="360"/>
        <w:rPr>
          <w:rFonts w:ascii="Calibri" w:hAnsi="Calibri" w:cs="Calibri"/>
          <w:sz w:val="28"/>
          <w:szCs w:val="28"/>
        </w:rPr>
      </w:pPr>
      <w:r w:rsidRPr="007B2CBD">
        <w:rPr>
          <w:rFonts w:ascii="Calibri" w:hAnsi="Calibri" w:cs="Calibri"/>
          <w:sz w:val="28"/>
          <w:szCs w:val="28"/>
        </w:rPr>
        <w:t>RESEARCH GRANTS</w:t>
      </w:r>
    </w:p>
    <w:p w14:paraId="64369F82" w14:textId="7D68D39A" w:rsidR="005560DE" w:rsidRPr="007B2CBD" w:rsidRDefault="005560DE" w:rsidP="00DD53D8">
      <w:pPr>
        <w:pStyle w:val="NoSpacing"/>
        <w:numPr>
          <w:ilvl w:val="0"/>
          <w:numId w:val="39"/>
        </w:numPr>
        <w:rPr>
          <w:rFonts w:ascii="Calibri" w:hAnsi="Calibri" w:cs="Calibri"/>
        </w:rPr>
      </w:pPr>
      <w:proofErr w:type="spellStart"/>
      <w:r w:rsidRPr="007B2CBD">
        <w:rPr>
          <w:rFonts w:ascii="Calibri" w:hAnsi="Calibri" w:cs="Calibri"/>
          <w:b/>
          <w:bCs/>
        </w:rPr>
        <w:t>Elings</w:t>
      </w:r>
      <w:proofErr w:type="spellEnd"/>
      <w:r w:rsidRPr="007B2CBD">
        <w:rPr>
          <w:rFonts w:ascii="Calibri" w:hAnsi="Calibri" w:cs="Calibri"/>
          <w:b/>
          <w:bCs/>
        </w:rPr>
        <w:t xml:space="preserve"> Wells Dissertation Fellowship</w:t>
      </w:r>
      <w:r w:rsidR="005F1076" w:rsidRPr="007B2CBD">
        <w:rPr>
          <w:rFonts w:ascii="Calibri" w:hAnsi="Calibri" w:cs="Calibri"/>
          <w:b/>
          <w:bCs/>
        </w:rPr>
        <w:t xml:space="preserve"> </w:t>
      </w:r>
      <w:r w:rsidR="005F1076" w:rsidRPr="007B2CBD">
        <w:rPr>
          <w:rFonts w:ascii="Calibri" w:hAnsi="Calibri" w:cs="Calibri"/>
        </w:rPr>
        <w:t>($8000</w:t>
      </w:r>
      <w:r w:rsidR="00E916AB" w:rsidRPr="007B2CBD">
        <w:rPr>
          <w:rFonts w:ascii="Calibri" w:hAnsi="Calibri" w:cs="Calibri"/>
        </w:rPr>
        <w:t xml:space="preserve">) | </w:t>
      </w:r>
      <w:r w:rsidRPr="007B2CBD">
        <w:rPr>
          <w:rFonts w:ascii="Calibri" w:hAnsi="Calibri" w:cs="Calibri"/>
        </w:rPr>
        <w:t>UCSB</w:t>
      </w:r>
      <w:r w:rsidR="005F1076" w:rsidRPr="007B2CBD">
        <w:rPr>
          <w:rFonts w:ascii="Calibri" w:hAnsi="Calibri" w:cs="Calibri"/>
        </w:rPr>
        <w:t xml:space="preserve"> Department of Anthropology</w:t>
      </w:r>
      <w:r w:rsidR="00DD53D8" w:rsidRPr="007B2CBD">
        <w:rPr>
          <w:rFonts w:ascii="Calibri" w:hAnsi="Calibri" w:cs="Calibri"/>
        </w:rPr>
        <w:t xml:space="preserve"> | 2021</w:t>
      </w:r>
    </w:p>
    <w:p w14:paraId="1E9233A4" w14:textId="398AAFC2" w:rsidR="005560DE" w:rsidRPr="007B2CBD" w:rsidRDefault="005560DE" w:rsidP="00DD53D8">
      <w:pPr>
        <w:pStyle w:val="NoSpacing"/>
        <w:numPr>
          <w:ilvl w:val="0"/>
          <w:numId w:val="39"/>
        </w:numPr>
        <w:rPr>
          <w:rFonts w:ascii="Calibri" w:hAnsi="Calibri" w:cs="Calibri"/>
        </w:rPr>
      </w:pPr>
      <w:r w:rsidRPr="007B2CBD">
        <w:rPr>
          <w:rFonts w:ascii="Calibri" w:hAnsi="Calibri" w:cs="Calibri"/>
          <w:b/>
          <w:bCs/>
        </w:rPr>
        <w:t xml:space="preserve">Dissertation Fieldwork Grant </w:t>
      </w:r>
      <w:r w:rsidRPr="007B2CBD">
        <w:rPr>
          <w:rFonts w:ascii="Calibri" w:hAnsi="Calibri" w:cs="Calibri"/>
        </w:rPr>
        <w:t>($19,998)</w:t>
      </w:r>
      <w:r w:rsidR="00E916AB" w:rsidRPr="007B2CBD">
        <w:rPr>
          <w:rFonts w:ascii="Calibri" w:hAnsi="Calibri" w:cs="Calibri"/>
        </w:rPr>
        <w:t xml:space="preserve"> |</w:t>
      </w:r>
      <w:r w:rsidRPr="007B2CBD">
        <w:rPr>
          <w:rFonts w:ascii="Calibri" w:hAnsi="Calibri" w:cs="Calibri"/>
        </w:rPr>
        <w:t xml:space="preserve"> Wenner-Gren Foundation</w:t>
      </w:r>
      <w:r w:rsidR="00DD53D8" w:rsidRPr="007B2CBD">
        <w:rPr>
          <w:rFonts w:ascii="Calibri" w:hAnsi="Calibri" w:cs="Calibri"/>
        </w:rPr>
        <w:t xml:space="preserve"> | 2020</w:t>
      </w:r>
    </w:p>
    <w:p w14:paraId="69D3E641" w14:textId="18858636" w:rsidR="005560DE" w:rsidRPr="007B2CBD" w:rsidRDefault="005560DE" w:rsidP="00DD53D8">
      <w:pPr>
        <w:pStyle w:val="NoSpacing"/>
        <w:numPr>
          <w:ilvl w:val="0"/>
          <w:numId w:val="39"/>
        </w:numPr>
        <w:rPr>
          <w:rFonts w:ascii="Calibri" w:hAnsi="Calibri" w:cs="Calibri"/>
        </w:rPr>
      </w:pPr>
      <w:r w:rsidRPr="007B2CBD">
        <w:rPr>
          <w:rFonts w:ascii="Calibri" w:hAnsi="Calibri" w:cs="Calibri"/>
          <w:b/>
          <w:bCs/>
        </w:rPr>
        <w:t>Dissertation Improvement Grant</w:t>
      </w:r>
      <w:r w:rsidRPr="007B2CBD">
        <w:rPr>
          <w:rFonts w:ascii="Calibri" w:hAnsi="Calibri" w:cs="Calibri"/>
        </w:rPr>
        <w:t xml:space="preserve"> ($30,934)</w:t>
      </w:r>
      <w:r w:rsidR="00E916AB" w:rsidRPr="007B2CBD">
        <w:rPr>
          <w:rFonts w:ascii="Calibri" w:hAnsi="Calibri" w:cs="Calibri"/>
        </w:rPr>
        <w:t xml:space="preserve"> | </w:t>
      </w:r>
      <w:r w:rsidRPr="007B2CBD">
        <w:rPr>
          <w:rFonts w:ascii="Calibri" w:hAnsi="Calibri" w:cs="Calibri"/>
        </w:rPr>
        <w:t>National Science Foundation</w:t>
      </w:r>
      <w:r w:rsidR="00DD53D8" w:rsidRPr="007B2CBD">
        <w:rPr>
          <w:rFonts w:ascii="Calibri" w:hAnsi="Calibri" w:cs="Calibri"/>
        </w:rPr>
        <w:t xml:space="preserve"> | 2020</w:t>
      </w:r>
    </w:p>
    <w:p w14:paraId="013536FD" w14:textId="557A8C33" w:rsidR="005560DE" w:rsidRPr="007B2CBD" w:rsidRDefault="005560DE" w:rsidP="00DD53D8">
      <w:pPr>
        <w:pStyle w:val="NoSpacing"/>
        <w:numPr>
          <w:ilvl w:val="0"/>
          <w:numId w:val="39"/>
        </w:numPr>
        <w:rPr>
          <w:rFonts w:ascii="Calibri" w:hAnsi="Calibri" w:cs="Calibri"/>
          <w:i/>
        </w:rPr>
      </w:pPr>
      <w:r w:rsidRPr="007B2CBD">
        <w:rPr>
          <w:rFonts w:ascii="Calibri" w:hAnsi="Calibri" w:cs="Calibri"/>
          <w:b/>
        </w:rPr>
        <w:t>Graduate Student</w:t>
      </w:r>
      <w:r w:rsidRPr="007B2CBD">
        <w:rPr>
          <w:rFonts w:ascii="Calibri" w:hAnsi="Calibri" w:cs="Calibri"/>
        </w:rPr>
        <w:t xml:space="preserve"> </w:t>
      </w:r>
      <w:r w:rsidRPr="007B2CBD">
        <w:rPr>
          <w:rFonts w:ascii="Calibri" w:hAnsi="Calibri" w:cs="Calibri"/>
          <w:b/>
        </w:rPr>
        <w:t>Research and Travel Grant</w:t>
      </w:r>
      <w:r w:rsidRPr="007B2CBD">
        <w:rPr>
          <w:rFonts w:ascii="Calibri" w:hAnsi="Calibri" w:cs="Calibri"/>
        </w:rPr>
        <w:t xml:space="preserve"> ($1,258)</w:t>
      </w:r>
      <w:r w:rsidR="00E916AB" w:rsidRPr="007B2CBD">
        <w:rPr>
          <w:rFonts w:ascii="Calibri" w:hAnsi="Calibri" w:cs="Calibri"/>
        </w:rPr>
        <w:t xml:space="preserve"> | </w:t>
      </w:r>
      <w:r w:rsidRPr="007B2CBD">
        <w:rPr>
          <w:rFonts w:ascii="Calibri" w:hAnsi="Calibri" w:cs="Calibri"/>
        </w:rPr>
        <w:t>UCSB Broom Center for Demography</w:t>
      </w:r>
      <w:r w:rsidR="00DD53D8" w:rsidRPr="007B2CBD">
        <w:rPr>
          <w:rFonts w:ascii="Calibri" w:hAnsi="Calibri" w:cs="Calibri"/>
        </w:rPr>
        <w:t xml:space="preserve"> | 2019</w:t>
      </w:r>
    </w:p>
    <w:p w14:paraId="718B468C" w14:textId="59615E69" w:rsidR="005560DE" w:rsidRPr="007B2CBD" w:rsidRDefault="005560DE" w:rsidP="00DD53D8">
      <w:pPr>
        <w:pStyle w:val="NoSpacing"/>
        <w:numPr>
          <w:ilvl w:val="0"/>
          <w:numId w:val="39"/>
        </w:numPr>
        <w:rPr>
          <w:rFonts w:ascii="Calibri" w:hAnsi="Calibri" w:cs="Calibri"/>
          <w:i/>
        </w:rPr>
      </w:pPr>
      <w:r w:rsidRPr="007B2CBD">
        <w:rPr>
          <w:rFonts w:ascii="Calibri" w:hAnsi="Calibri" w:cs="Calibri"/>
          <w:b/>
        </w:rPr>
        <w:t>Graduate Student</w:t>
      </w:r>
      <w:r w:rsidRPr="007B2CBD">
        <w:rPr>
          <w:rFonts w:ascii="Calibri" w:hAnsi="Calibri" w:cs="Calibri"/>
        </w:rPr>
        <w:t xml:space="preserve"> </w:t>
      </w:r>
      <w:r w:rsidRPr="007B2CBD">
        <w:rPr>
          <w:rFonts w:ascii="Calibri" w:hAnsi="Calibri" w:cs="Calibri"/>
          <w:b/>
        </w:rPr>
        <w:t>Research and Travel Grant</w:t>
      </w:r>
      <w:r w:rsidRPr="007B2CBD">
        <w:rPr>
          <w:rFonts w:ascii="Calibri" w:hAnsi="Calibri" w:cs="Calibri"/>
        </w:rPr>
        <w:t xml:space="preserve"> ($2,000)</w:t>
      </w:r>
      <w:r w:rsidR="00E916AB" w:rsidRPr="007B2CBD">
        <w:rPr>
          <w:rFonts w:ascii="Calibri" w:hAnsi="Calibri" w:cs="Calibri"/>
        </w:rPr>
        <w:t xml:space="preserve"> | </w:t>
      </w:r>
      <w:r w:rsidRPr="007B2CBD">
        <w:rPr>
          <w:rFonts w:ascii="Calibri" w:hAnsi="Calibri" w:cs="Calibri"/>
        </w:rPr>
        <w:t>UCSB Broom Center for Demography</w:t>
      </w:r>
      <w:r w:rsidR="00DD53D8" w:rsidRPr="007B2CBD">
        <w:rPr>
          <w:rFonts w:ascii="Calibri" w:hAnsi="Calibri" w:cs="Calibri"/>
        </w:rPr>
        <w:t xml:space="preserve"> | 2018</w:t>
      </w:r>
    </w:p>
    <w:p w14:paraId="071E635F" w14:textId="076FD2D7" w:rsidR="005560DE" w:rsidRPr="007B2CBD" w:rsidRDefault="005560DE" w:rsidP="00DD53D8">
      <w:pPr>
        <w:pStyle w:val="NoSpacing"/>
        <w:numPr>
          <w:ilvl w:val="0"/>
          <w:numId w:val="39"/>
        </w:numPr>
        <w:rPr>
          <w:rFonts w:ascii="Calibri" w:hAnsi="Calibri" w:cs="Calibri"/>
        </w:rPr>
      </w:pPr>
      <w:r w:rsidRPr="007B2CBD">
        <w:rPr>
          <w:rFonts w:ascii="Calibri" w:hAnsi="Calibri" w:cs="Calibri"/>
          <w:b/>
        </w:rPr>
        <w:t>Summer Research Grant</w:t>
      </w:r>
      <w:r w:rsidRPr="007B2CBD">
        <w:rPr>
          <w:rFonts w:ascii="Calibri" w:hAnsi="Calibri" w:cs="Calibri"/>
        </w:rPr>
        <w:t xml:space="preserve"> ($630)</w:t>
      </w:r>
      <w:r w:rsidR="00E916AB" w:rsidRPr="007B2CBD">
        <w:rPr>
          <w:rFonts w:ascii="Calibri" w:hAnsi="Calibri" w:cs="Calibri"/>
        </w:rPr>
        <w:t xml:space="preserve"> |</w:t>
      </w:r>
      <w:r w:rsidRPr="007B2CBD">
        <w:rPr>
          <w:rFonts w:ascii="Calibri" w:hAnsi="Calibri" w:cs="Calibri"/>
        </w:rPr>
        <w:t xml:space="preserve"> UCSB Anthropology Department</w:t>
      </w:r>
      <w:r w:rsidR="00DD53D8" w:rsidRPr="007B2CBD">
        <w:rPr>
          <w:rFonts w:ascii="Calibri" w:hAnsi="Calibri" w:cs="Calibri"/>
        </w:rPr>
        <w:t xml:space="preserve"> | 2018</w:t>
      </w:r>
      <w:r w:rsidRPr="007B2CBD">
        <w:rPr>
          <w:rFonts w:ascii="Calibri" w:hAnsi="Calibri" w:cs="Calibri"/>
        </w:rPr>
        <w:tab/>
      </w:r>
      <w:r w:rsidRPr="007B2CBD">
        <w:rPr>
          <w:rFonts w:ascii="Calibri" w:hAnsi="Calibri" w:cs="Calibri"/>
        </w:rPr>
        <w:tab/>
      </w:r>
      <w:r w:rsidRPr="007B2CBD">
        <w:rPr>
          <w:rFonts w:ascii="Calibri" w:hAnsi="Calibri" w:cs="Calibri"/>
        </w:rPr>
        <w:tab/>
      </w:r>
      <w:r w:rsidRPr="007B2CBD">
        <w:rPr>
          <w:rFonts w:ascii="Calibri" w:hAnsi="Calibri" w:cs="Calibri"/>
        </w:rPr>
        <w:tab/>
      </w:r>
    </w:p>
    <w:p w14:paraId="33D6F1EE" w14:textId="46D5F7EA" w:rsidR="005560DE" w:rsidRPr="007B2CBD" w:rsidRDefault="005560DE" w:rsidP="00DD53D8">
      <w:pPr>
        <w:pStyle w:val="NoSpacing"/>
        <w:numPr>
          <w:ilvl w:val="0"/>
          <w:numId w:val="39"/>
        </w:numPr>
        <w:rPr>
          <w:rFonts w:ascii="Calibri" w:hAnsi="Calibri" w:cs="Calibri"/>
        </w:rPr>
      </w:pPr>
      <w:r w:rsidRPr="007B2CBD">
        <w:rPr>
          <w:rFonts w:ascii="Calibri" w:hAnsi="Calibri" w:cs="Calibri"/>
          <w:b/>
        </w:rPr>
        <w:t>Summer Travel Grant</w:t>
      </w:r>
      <w:r w:rsidRPr="007B2CBD">
        <w:rPr>
          <w:rFonts w:ascii="Calibri" w:hAnsi="Calibri" w:cs="Calibri"/>
        </w:rPr>
        <w:t xml:space="preserve"> ($400)</w:t>
      </w:r>
      <w:r w:rsidR="00E916AB" w:rsidRPr="007B2CBD">
        <w:rPr>
          <w:rFonts w:ascii="Calibri" w:hAnsi="Calibri" w:cs="Calibri"/>
        </w:rPr>
        <w:t xml:space="preserve"> |</w:t>
      </w:r>
      <w:r w:rsidRPr="007B2CBD">
        <w:rPr>
          <w:rFonts w:ascii="Calibri" w:hAnsi="Calibri" w:cs="Calibri"/>
        </w:rPr>
        <w:t xml:space="preserve"> UCSB Anthropology Department</w:t>
      </w:r>
      <w:r w:rsidR="00D156A3" w:rsidRPr="007B2CBD">
        <w:rPr>
          <w:rFonts w:ascii="Calibri" w:hAnsi="Calibri" w:cs="Calibri"/>
        </w:rPr>
        <w:t xml:space="preserve"> </w:t>
      </w:r>
      <w:r w:rsidR="00DD53D8" w:rsidRPr="007B2CBD">
        <w:rPr>
          <w:rFonts w:ascii="Calibri" w:hAnsi="Calibri" w:cs="Calibri"/>
        </w:rPr>
        <w:t>| 2017</w:t>
      </w:r>
      <w:r w:rsidRPr="007B2CBD">
        <w:rPr>
          <w:rFonts w:ascii="Calibri" w:hAnsi="Calibri" w:cs="Calibri"/>
        </w:rPr>
        <w:tab/>
      </w:r>
      <w:r w:rsidRPr="007B2CBD">
        <w:rPr>
          <w:rFonts w:ascii="Calibri" w:hAnsi="Calibri" w:cs="Calibri"/>
        </w:rPr>
        <w:tab/>
      </w:r>
    </w:p>
    <w:p w14:paraId="580BF6B3" w14:textId="39405A63" w:rsidR="005560DE" w:rsidRPr="007B2CBD" w:rsidRDefault="005560DE" w:rsidP="00DD53D8">
      <w:pPr>
        <w:pStyle w:val="NoSpacing"/>
        <w:numPr>
          <w:ilvl w:val="0"/>
          <w:numId w:val="39"/>
        </w:numPr>
        <w:rPr>
          <w:rFonts w:ascii="Calibri" w:hAnsi="Calibri" w:cs="Calibri"/>
        </w:rPr>
      </w:pPr>
      <w:r w:rsidRPr="007B2CBD">
        <w:rPr>
          <w:rFonts w:ascii="Calibri" w:hAnsi="Calibri" w:cs="Calibri"/>
          <w:b/>
        </w:rPr>
        <w:t xml:space="preserve">Graduate Research Fellowship Program </w:t>
      </w:r>
      <w:r w:rsidRPr="007B2CBD">
        <w:rPr>
          <w:rFonts w:ascii="Calibri" w:hAnsi="Calibri" w:cs="Calibri"/>
        </w:rPr>
        <w:t>($138,000)</w:t>
      </w:r>
      <w:r w:rsidR="00E916AB" w:rsidRPr="007B2CBD">
        <w:rPr>
          <w:rFonts w:ascii="Calibri" w:hAnsi="Calibri" w:cs="Calibri"/>
        </w:rPr>
        <w:t xml:space="preserve"> | </w:t>
      </w:r>
      <w:r w:rsidRPr="007B2CBD">
        <w:rPr>
          <w:rFonts w:ascii="Calibri" w:hAnsi="Calibri" w:cs="Calibri"/>
        </w:rPr>
        <w:t>National Science Foundation</w:t>
      </w:r>
      <w:r w:rsidR="00DD53D8" w:rsidRPr="007B2CBD">
        <w:rPr>
          <w:rFonts w:ascii="Calibri" w:hAnsi="Calibri" w:cs="Calibri"/>
        </w:rPr>
        <w:t xml:space="preserve"> | 2016</w:t>
      </w:r>
    </w:p>
    <w:p w14:paraId="22F2BA0D" w14:textId="38CA62A0" w:rsidR="00774C54" w:rsidRPr="007B2CBD" w:rsidRDefault="005560DE" w:rsidP="00DD53D8">
      <w:pPr>
        <w:pStyle w:val="NoSpacing"/>
        <w:numPr>
          <w:ilvl w:val="0"/>
          <w:numId w:val="39"/>
        </w:numPr>
        <w:rPr>
          <w:rFonts w:ascii="Calibri" w:hAnsi="Calibri" w:cs="Calibri"/>
        </w:rPr>
      </w:pPr>
      <w:r w:rsidRPr="007B2CBD">
        <w:rPr>
          <w:rFonts w:ascii="Calibri" w:hAnsi="Calibri" w:cs="Calibri"/>
          <w:b/>
        </w:rPr>
        <w:t>Summer Research Grant</w:t>
      </w:r>
      <w:r w:rsidRPr="007B2CBD">
        <w:rPr>
          <w:rFonts w:ascii="Calibri" w:hAnsi="Calibri" w:cs="Calibri"/>
        </w:rPr>
        <w:t xml:space="preserve"> ($2,000)</w:t>
      </w:r>
      <w:r w:rsidR="00E916AB" w:rsidRPr="007B2CBD">
        <w:rPr>
          <w:rFonts w:ascii="Calibri" w:hAnsi="Calibri" w:cs="Calibri"/>
        </w:rPr>
        <w:t xml:space="preserve"> | </w:t>
      </w:r>
      <w:r w:rsidRPr="007B2CBD">
        <w:rPr>
          <w:rFonts w:ascii="Calibri" w:hAnsi="Calibri" w:cs="Calibri"/>
        </w:rPr>
        <w:t>UCSB Anthropology Department</w:t>
      </w:r>
      <w:r w:rsidR="00DD53D8" w:rsidRPr="007B2CBD">
        <w:rPr>
          <w:rFonts w:ascii="Calibri" w:hAnsi="Calibri" w:cs="Calibri"/>
        </w:rPr>
        <w:t xml:space="preserve"> | 2016</w:t>
      </w:r>
      <w:r w:rsidRPr="007B2CBD">
        <w:rPr>
          <w:rFonts w:ascii="Calibri" w:hAnsi="Calibri" w:cs="Calibri"/>
        </w:rPr>
        <w:tab/>
      </w:r>
      <w:r w:rsidRPr="007B2CBD">
        <w:rPr>
          <w:rFonts w:ascii="Calibri" w:hAnsi="Calibri" w:cs="Calibri"/>
        </w:rPr>
        <w:tab/>
      </w:r>
      <w:r w:rsidR="00774C54" w:rsidRPr="007B2CBD">
        <w:rPr>
          <w:rFonts w:ascii="Calibri" w:hAnsi="Calibri" w:cs="Calibri"/>
        </w:rPr>
        <w:tab/>
      </w:r>
      <w:r w:rsidR="00774C54" w:rsidRPr="007B2CBD">
        <w:rPr>
          <w:rFonts w:ascii="Calibri" w:hAnsi="Calibri" w:cs="Calibri"/>
        </w:rPr>
        <w:tab/>
      </w:r>
    </w:p>
    <w:p w14:paraId="0FC3166B" w14:textId="27C78F75" w:rsidR="00774C54" w:rsidRPr="007B2CBD" w:rsidRDefault="00774C54" w:rsidP="00FB370D">
      <w:pPr>
        <w:ind w:left="360" w:hanging="360"/>
        <w:rPr>
          <w:rFonts w:ascii="Calibri" w:hAnsi="Calibri" w:cs="Calibri"/>
          <w:sz w:val="28"/>
          <w:szCs w:val="28"/>
        </w:rPr>
      </w:pPr>
    </w:p>
    <w:p w14:paraId="33B65EE8" w14:textId="652E82BC" w:rsidR="006E2DD9" w:rsidRPr="007B2CBD" w:rsidRDefault="006E2DD9" w:rsidP="00FB370D">
      <w:pPr>
        <w:pStyle w:val="NoSpacing"/>
        <w:ind w:left="360" w:hanging="360"/>
        <w:rPr>
          <w:rFonts w:ascii="Calibri" w:hAnsi="Calibri" w:cs="Calibri"/>
          <w:bCs/>
          <w:sz w:val="28"/>
          <w:szCs w:val="28"/>
        </w:rPr>
      </w:pPr>
      <w:r w:rsidRPr="007B2CBD">
        <w:rPr>
          <w:rFonts w:ascii="Calibri" w:hAnsi="Calibri" w:cs="Calibri"/>
          <w:bCs/>
          <w:sz w:val="28"/>
          <w:szCs w:val="28"/>
        </w:rPr>
        <w:t xml:space="preserve">FELLOWSHIPS </w:t>
      </w:r>
      <w:r w:rsidR="004C7275" w:rsidRPr="007B2CBD">
        <w:rPr>
          <w:rFonts w:ascii="Calibri" w:hAnsi="Calibri" w:cs="Calibri"/>
          <w:bCs/>
          <w:sz w:val="28"/>
          <w:szCs w:val="28"/>
        </w:rPr>
        <w:t>/</w:t>
      </w:r>
      <w:r w:rsidRPr="007B2CBD">
        <w:rPr>
          <w:rFonts w:ascii="Calibri" w:hAnsi="Calibri" w:cs="Calibri"/>
          <w:bCs/>
          <w:sz w:val="28"/>
          <w:szCs w:val="28"/>
        </w:rPr>
        <w:t xml:space="preserve"> AWARDS</w:t>
      </w:r>
    </w:p>
    <w:p w14:paraId="7663C5EA" w14:textId="237C61DE" w:rsidR="006E2DD9" w:rsidRPr="007B2CBD" w:rsidRDefault="006E2DD9" w:rsidP="005D5CB6">
      <w:pPr>
        <w:pStyle w:val="NoSpacing"/>
        <w:numPr>
          <w:ilvl w:val="0"/>
          <w:numId w:val="40"/>
        </w:numPr>
        <w:rPr>
          <w:rFonts w:ascii="Calibri" w:hAnsi="Calibri" w:cs="Calibri"/>
        </w:rPr>
      </w:pPr>
      <w:r w:rsidRPr="007B2CBD">
        <w:rPr>
          <w:rFonts w:ascii="Calibri" w:hAnsi="Calibri" w:cs="Calibri"/>
          <w:b/>
        </w:rPr>
        <w:t>Edward E. Hunt Jr. Student Award</w:t>
      </w:r>
      <w:r w:rsidR="002355D0" w:rsidRPr="007B2CBD">
        <w:rPr>
          <w:rFonts w:ascii="Calibri" w:hAnsi="Calibri" w:cs="Calibri"/>
          <w:b/>
        </w:rPr>
        <w:t xml:space="preserve"> </w:t>
      </w:r>
      <w:r w:rsidR="002355D0" w:rsidRPr="007B2CBD">
        <w:rPr>
          <w:rFonts w:ascii="Calibri" w:hAnsi="Calibri" w:cs="Calibri"/>
          <w:bCs/>
        </w:rPr>
        <w:t xml:space="preserve">| </w:t>
      </w:r>
      <w:r w:rsidRPr="007B2CBD">
        <w:rPr>
          <w:rFonts w:ascii="Calibri" w:hAnsi="Calibri" w:cs="Calibri"/>
        </w:rPr>
        <w:t>Human Biology Association Annual Meeting</w:t>
      </w:r>
      <w:r w:rsidR="005D5CB6" w:rsidRPr="007B2CBD">
        <w:rPr>
          <w:rFonts w:ascii="Calibri" w:hAnsi="Calibri" w:cs="Calibri"/>
        </w:rPr>
        <w:t xml:space="preserve"> | 2019</w:t>
      </w:r>
    </w:p>
    <w:p w14:paraId="6CACA7D4" w14:textId="75C33559" w:rsidR="006E2DD9" w:rsidRPr="007B2CBD" w:rsidRDefault="006E2DD9" w:rsidP="005D5CB6">
      <w:pPr>
        <w:pStyle w:val="NoSpacing"/>
        <w:numPr>
          <w:ilvl w:val="0"/>
          <w:numId w:val="40"/>
        </w:numPr>
        <w:rPr>
          <w:rFonts w:ascii="Calibri" w:hAnsi="Calibri" w:cs="Calibri"/>
        </w:rPr>
      </w:pPr>
      <w:r w:rsidRPr="007B2CBD">
        <w:rPr>
          <w:rFonts w:ascii="Calibri" w:hAnsi="Calibri" w:cs="Calibri"/>
          <w:b/>
        </w:rPr>
        <w:t>2</w:t>
      </w:r>
      <w:r w:rsidRPr="007B2CBD">
        <w:rPr>
          <w:rFonts w:ascii="Calibri" w:hAnsi="Calibri" w:cs="Calibri"/>
          <w:b/>
          <w:vertAlign w:val="superscript"/>
        </w:rPr>
        <w:t>nd</w:t>
      </w:r>
      <w:r w:rsidRPr="007B2CBD">
        <w:rPr>
          <w:rFonts w:ascii="Calibri" w:hAnsi="Calibri" w:cs="Calibri"/>
          <w:b/>
        </w:rPr>
        <w:t xml:space="preserve"> Place Flash-Talk Award</w:t>
      </w:r>
      <w:r w:rsidR="002355D0" w:rsidRPr="007B2CBD">
        <w:rPr>
          <w:rFonts w:ascii="Calibri" w:hAnsi="Calibri" w:cs="Calibri"/>
        </w:rPr>
        <w:t xml:space="preserve"> |</w:t>
      </w:r>
      <w:r w:rsidRPr="007B2CBD">
        <w:rPr>
          <w:rFonts w:ascii="Calibri" w:hAnsi="Calibri" w:cs="Calibri"/>
        </w:rPr>
        <w:t xml:space="preserve"> Anthropology </w:t>
      </w:r>
      <w:proofErr w:type="spellStart"/>
      <w:r w:rsidRPr="007B2CBD">
        <w:rPr>
          <w:rFonts w:ascii="Calibri" w:hAnsi="Calibri" w:cs="Calibri"/>
        </w:rPr>
        <w:t>Grad</w:t>
      </w:r>
      <w:proofErr w:type="spellEnd"/>
      <w:r w:rsidRPr="007B2CBD">
        <w:rPr>
          <w:rFonts w:ascii="Calibri" w:hAnsi="Calibri" w:cs="Calibri"/>
        </w:rPr>
        <w:t xml:space="preserve">-Slam, </w:t>
      </w:r>
      <w:r w:rsidR="007E22FE" w:rsidRPr="007B2CBD">
        <w:rPr>
          <w:rFonts w:ascii="Calibri" w:hAnsi="Calibri" w:cs="Calibri"/>
        </w:rPr>
        <w:t>UCSB Department of Anthropology</w:t>
      </w:r>
      <w:r w:rsidR="005D5CB6" w:rsidRPr="007B2CBD">
        <w:rPr>
          <w:rFonts w:ascii="Calibri" w:hAnsi="Calibri" w:cs="Calibri"/>
        </w:rPr>
        <w:t xml:space="preserve"> | 2017</w:t>
      </w:r>
    </w:p>
    <w:p w14:paraId="36AF59BE" w14:textId="5CE27DE8" w:rsidR="006E2DD9" w:rsidRPr="007B2CBD" w:rsidRDefault="006E2DD9" w:rsidP="005D5CB6">
      <w:pPr>
        <w:pStyle w:val="NoSpacing"/>
        <w:numPr>
          <w:ilvl w:val="0"/>
          <w:numId w:val="40"/>
        </w:numPr>
        <w:rPr>
          <w:rFonts w:ascii="Calibri" w:hAnsi="Calibri" w:cs="Calibri"/>
        </w:rPr>
      </w:pPr>
      <w:r w:rsidRPr="007B2CBD">
        <w:rPr>
          <w:rFonts w:ascii="Calibri" w:hAnsi="Calibri" w:cs="Calibri"/>
          <w:b/>
        </w:rPr>
        <w:t>Conference Travel Award</w:t>
      </w:r>
      <w:r w:rsidRPr="007B2CBD">
        <w:rPr>
          <w:rFonts w:ascii="Calibri" w:hAnsi="Calibri" w:cs="Calibri"/>
        </w:rPr>
        <w:t xml:space="preserve"> ($500)</w:t>
      </w:r>
      <w:r w:rsidR="002355D0" w:rsidRPr="007B2CBD">
        <w:rPr>
          <w:rFonts w:ascii="Calibri" w:hAnsi="Calibri" w:cs="Calibri"/>
        </w:rPr>
        <w:t xml:space="preserve"> | </w:t>
      </w:r>
      <w:r w:rsidRPr="007B2CBD">
        <w:rPr>
          <w:rFonts w:ascii="Calibri" w:hAnsi="Calibri" w:cs="Calibri"/>
        </w:rPr>
        <w:t xml:space="preserve">Human Biology Association </w:t>
      </w:r>
      <w:r w:rsidR="005D5CB6" w:rsidRPr="007B2CBD">
        <w:rPr>
          <w:rFonts w:ascii="Calibri" w:hAnsi="Calibri" w:cs="Calibri"/>
        </w:rPr>
        <w:t>| 2017</w:t>
      </w:r>
      <w:r w:rsidRPr="007B2CBD">
        <w:rPr>
          <w:rFonts w:ascii="Calibri" w:hAnsi="Calibri" w:cs="Calibri"/>
        </w:rPr>
        <w:tab/>
      </w:r>
      <w:r w:rsidRPr="007B2CBD">
        <w:rPr>
          <w:rFonts w:ascii="Calibri" w:hAnsi="Calibri" w:cs="Calibri"/>
        </w:rPr>
        <w:tab/>
      </w:r>
      <w:r w:rsidRPr="007B2CBD">
        <w:rPr>
          <w:rFonts w:ascii="Calibri" w:hAnsi="Calibri" w:cs="Calibri"/>
        </w:rPr>
        <w:tab/>
      </w:r>
    </w:p>
    <w:p w14:paraId="00128CE4" w14:textId="780520BE" w:rsidR="006E2DD9" w:rsidRPr="007B2CBD" w:rsidRDefault="006E2DD9" w:rsidP="005D5CB6">
      <w:pPr>
        <w:pStyle w:val="NoSpacing"/>
        <w:numPr>
          <w:ilvl w:val="0"/>
          <w:numId w:val="40"/>
        </w:numPr>
        <w:rPr>
          <w:rFonts w:ascii="Calibri" w:hAnsi="Calibri" w:cs="Calibri"/>
        </w:rPr>
      </w:pPr>
      <w:r w:rsidRPr="007B2CBD">
        <w:rPr>
          <w:rFonts w:ascii="Calibri" w:hAnsi="Calibri" w:cs="Calibri"/>
          <w:b/>
        </w:rPr>
        <w:t>Conference Travel Fellowship</w:t>
      </w:r>
      <w:r w:rsidRPr="007B2CBD">
        <w:rPr>
          <w:rFonts w:ascii="Calibri" w:hAnsi="Calibri" w:cs="Calibri"/>
        </w:rPr>
        <w:t xml:space="preserve"> ($700)</w:t>
      </w:r>
      <w:r w:rsidR="002355D0" w:rsidRPr="007B2CBD">
        <w:rPr>
          <w:rFonts w:ascii="Calibri" w:hAnsi="Calibri" w:cs="Calibri"/>
        </w:rPr>
        <w:t xml:space="preserve"> |</w:t>
      </w:r>
      <w:r w:rsidRPr="007B2CBD">
        <w:rPr>
          <w:rFonts w:ascii="Calibri" w:hAnsi="Calibri" w:cs="Calibri"/>
        </w:rPr>
        <w:t xml:space="preserve"> Int’l Society for Evolution, Medicine &amp; Public Health</w:t>
      </w:r>
      <w:r w:rsidR="005D5CB6" w:rsidRPr="007B2CBD">
        <w:rPr>
          <w:rFonts w:ascii="Calibri" w:hAnsi="Calibri" w:cs="Calibri"/>
        </w:rPr>
        <w:t xml:space="preserve"> | 2016</w:t>
      </w:r>
    </w:p>
    <w:p w14:paraId="62B3C983" w14:textId="77C615B3" w:rsidR="006E2DD9" w:rsidRPr="007B2CBD" w:rsidRDefault="006E2DD9" w:rsidP="005D5CB6">
      <w:pPr>
        <w:pStyle w:val="NoSpacing"/>
        <w:numPr>
          <w:ilvl w:val="0"/>
          <w:numId w:val="40"/>
        </w:numPr>
        <w:rPr>
          <w:rFonts w:ascii="Calibri" w:hAnsi="Calibri" w:cs="Calibri"/>
        </w:rPr>
      </w:pPr>
      <w:r w:rsidRPr="007B2CBD">
        <w:rPr>
          <w:rFonts w:ascii="Calibri" w:hAnsi="Calibri" w:cs="Calibri"/>
          <w:b/>
        </w:rPr>
        <w:t xml:space="preserve">William S. Pollitzer Travel Award </w:t>
      </w:r>
      <w:r w:rsidRPr="007B2CBD">
        <w:rPr>
          <w:rFonts w:ascii="Calibri" w:hAnsi="Calibri" w:cs="Calibri"/>
        </w:rPr>
        <w:t>($500)</w:t>
      </w:r>
      <w:r w:rsidR="002355D0" w:rsidRPr="007B2CBD">
        <w:rPr>
          <w:rFonts w:ascii="Calibri" w:hAnsi="Calibri" w:cs="Calibri"/>
        </w:rPr>
        <w:t xml:space="preserve"> | </w:t>
      </w:r>
      <w:r w:rsidRPr="007B2CBD">
        <w:rPr>
          <w:rFonts w:ascii="Calibri" w:hAnsi="Calibri" w:cs="Calibri"/>
        </w:rPr>
        <w:t xml:space="preserve">American Association of Physical Anthropology </w:t>
      </w:r>
      <w:r w:rsidR="005D5CB6" w:rsidRPr="007B2CBD">
        <w:rPr>
          <w:rFonts w:ascii="Calibri" w:hAnsi="Calibri" w:cs="Calibri"/>
        </w:rPr>
        <w:t>| 2016</w:t>
      </w:r>
    </w:p>
    <w:p w14:paraId="264699C2" w14:textId="053B7DD3" w:rsidR="006E2DD9" w:rsidRPr="007B2CBD" w:rsidRDefault="006E2DD9" w:rsidP="005D5CB6">
      <w:pPr>
        <w:pStyle w:val="NoSpacing"/>
        <w:numPr>
          <w:ilvl w:val="0"/>
          <w:numId w:val="40"/>
        </w:numPr>
        <w:rPr>
          <w:rFonts w:ascii="Calibri" w:hAnsi="Calibri" w:cs="Calibri"/>
        </w:rPr>
      </w:pPr>
      <w:r w:rsidRPr="007B2CBD">
        <w:rPr>
          <w:rFonts w:ascii="Calibri" w:hAnsi="Calibri" w:cs="Calibri"/>
          <w:b/>
        </w:rPr>
        <w:t>2</w:t>
      </w:r>
      <w:r w:rsidRPr="007B2CBD">
        <w:rPr>
          <w:rFonts w:ascii="Calibri" w:hAnsi="Calibri" w:cs="Calibri"/>
          <w:b/>
          <w:vertAlign w:val="superscript"/>
        </w:rPr>
        <w:t>nd</w:t>
      </w:r>
      <w:r w:rsidRPr="007B2CBD">
        <w:rPr>
          <w:rFonts w:ascii="Calibri" w:hAnsi="Calibri" w:cs="Calibri"/>
          <w:b/>
        </w:rPr>
        <w:t xml:space="preserve"> Place Poster Prize</w:t>
      </w:r>
      <w:r w:rsidR="002355D0" w:rsidRPr="007B2CBD">
        <w:rPr>
          <w:rFonts w:ascii="Calibri" w:hAnsi="Calibri" w:cs="Calibri"/>
        </w:rPr>
        <w:t xml:space="preserve"> | </w:t>
      </w:r>
      <w:r w:rsidRPr="007B2CBD">
        <w:rPr>
          <w:rFonts w:ascii="Calibri" w:hAnsi="Calibri" w:cs="Calibri"/>
        </w:rPr>
        <w:t>California Workshop for Evolutionary Social Science</w:t>
      </w:r>
      <w:r w:rsidR="005D5CB6" w:rsidRPr="007B2CBD">
        <w:rPr>
          <w:rFonts w:ascii="Calibri" w:hAnsi="Calibri" w:cs="Calibri"/>
        </w:rPr>
        <w:t xml:space="preserve"> | 2016</w:t>
      </w:r>
      <w:r w:rsidRPr="007B2CBD">
        <w:rPr>
          <w:rFonts w:ascii="Calibri" w:hAnsi="Calibri" w:cs="Calibri"/>
        </w:rPr>
        <w:tab/>
      </w:r>
      <w:r w:rsidRPr="007B2CBD">
        <w:rPr>
          <w:rFonts w:ascii="Calibri" w:hAnsi="Calibri" w:cs="Calibri"/>
        </w:rPr>
        <w:tab/>
      </w:r>
      <w:r w:rsidRPr="007B2CBD">
        <w:rPr>
          <w:rFonts w:ascii="Calibri" w:hAnsi="Calibri" w:cs="Calibri"/>
        </w:rPr>
        <w:tab/>
      </w:r>
    </w:p>
    <w:p w14:paraId="031590C0" w14:textId="5656BCA0" w:rsidR="006E2DD9" w:rsidRPr="007B2CBD" w:rsidRDefault="006E2DD9" w:rsidP="005D5CB6">
      <w:pPr>
        <w:pStyle w:val="NoSpacing"/>
        <w:numPr>
          <w:ilvl w:val="0"/>
          <w:numId w:val="40"/>
        </w:numPr>
        <w:rPr>
          <w:rFonts w:ascii="Calibri" w:hAnsi="Calibri" w:cs="Calibri"/>
        </w:rPr>
      </w:pPr>
      <w:r w:rsidRPr="007B2CBD">
        <w:rPr>
          <w:rFonts w:ascii="Calibri" w:hAnsi="Calibri" w:cs="Calibri"/>
          <w:b/>
        </w:rPr>
        <w:t>Best Oral Presentation</w:t>
      </w:r>
      <w:r w:rsidR="002355D0" w:rsidRPr="007B2CBD">
        <w:rPr>
          <w:rFonts w:ascii="Calibri" w:hAnsi="Calibri" w:cs="Calibri"/>
        </w:rPr>
        <w:t xml:space="preserve"> |</w:t>
      </w:r>
      <w:r w:rsidRPr="007B2CBD">
        <w:rPr>
          <w:rFonts w:ascii="Calibri" w:hAnsi="Calibri" w:cs="Calibri"/>
        </w:rPr>
        <w:t xml:space="preserve"> Erickson Undergraduate Research Conference</w:t>
      </w:r>
      <w:r w:rsidR="002355D0" w:rsidRPr="007B2CBD">
        <w:rPr>
          <w:rFonts w:ascii="Calibri" w:hAnsi="Calibri" w:cs="Calibri"/>
        </w:rPr>
        <w:t xml:space="preserve"> | </w:t>
      </w:r>
      <w:r w:rsidRPr="007B2CBD">
        <w:rPr>
          <w:rFonts w:ascii="Calibri" w:hAnsi="Calibri" w:cs="Calibri"/>
        </w:rPr>
        <w:t xml:space="preserve">Seattle Pacific University </w:t>
      </w:r>
      <w:r w:rsidR="005D5CB6" w:rsidRPr="007B2CBD">
        <w:rPr>
          <w:rFonts w:ascii="Calibri" w:hAnsi="Calibri" w:cs="Calibri"/>
        </w:rPr>
        <w:t>| 2014</w:t>
      </w:r>
    </w:p>
    <w:p w14:paraId="591534D2" w14:textId="588F3013" w:rsidR="007E22FE" w:rsidRPr="007B2CBD" w:rsidRDefault="006E2DD9" w:rsidP="005D5CB6">
      <w:pPr>
        <w:pStyle w:val="NoSpacing"/>
        <w:numPr>
          <w:ilvl w:val="0"/>
          <w:numId w:val="40"/>
        </w:numPr>
        <w:rPr>
          <w:rFonts w:ascii="Calibri" w:hAnsi="Calibri" w:cs="Calibri"/>
        </w:rPr>
      </w:pPr>
      <w:r w:rsidRPr="007B2CBD">
        <w:rPr>
          <w:rFonts w:ascii="Calibri" w:hAnsi="Calibri" w:cs="Calibri"/>
          <w:b/>
        </w:rPr>
        <w:t>UC</w:t>
      </w:r>
      <w:r w:rsidRPr="007B2CBD">
        <w:rPr>
          <w:rFonts w:ascii="Calibri" w:hAnsi="Calibri" w:cs="Calibri"/>
          <w:b/>
          <w:i/>
        </w:rPr>
        <w:t xml:space="preserve"> </w:t>
      </w:r>
      <w:r w:rsidRPr="007B2CBD">
        <w:rPr>
          <w:rFonts w:ascii="Calibri" w:hAnsi="Calibri" w:cs="Calibri"/>
          <w:b/>
        </w:rPr>
        <w:t>Regents in the Disciplines Fellowship</w:t>
      </w:r>
      <w:r w:rsidRPr="007B2CBD">
        <w:rPr>
          <w:rFonts w:ascii="Calibri" w:hAnsi="Calibri" w:cs="Calibri"/>
        </w:rPr>
        <w:t xml:space="preserve"> ($59,784)</w:t>
      </w:r>
      <w:r w:rsidR="002355D0" w:rsidRPr="007B2CBD">
        <w:rPr>
          <w:rFonts w:ascii="Calibri" w:hAnsi="Calibri" w:cs="Calibri"/>
        </w:rPr>
        <w:t xml:space="preserve"> | </w:t>
      </w:r>
      <w:r w:rsidR="007E22FE" w:rsidRPr="007B2CBD">
        <w:rPr>
          <w:rFonts w:ascii="Calibri" w:hAnsi="Calibri" w:cs="Calibri"/>
        </w:rPr>
        <w:t>UCSB Department of Anthropology</w:t>
      </w:r>
      <w:r w:rsidR="005D5CB6" w:rsidRPr="007B2CBD">
        <w:rPr>
          <w:rFonts w:ascii="Calibri" w:hAnsi="Calibri" w:cs="Calibri"/>
        </w:rPr>
        <w:t xml:space="preserve"> | 2015</w:t>
      </w:r>
    </w:p>
    <w:p w14:paraId="6AEFA9FF" w14:textId="08341C9A" w:rsidR="006E2DD9" w:rsidRPr="007B2CBD" w:rsidRDefault="006E2DD9" w:rsidP="005D5CB6">
      <w:pPr>
        <w:pStyle w:val="NoSpacing"/>
        <w:numPr>
          <w:ilvl w:val="0"/>
          <w:numId w:val="40"/>
        </w:numPr>
        <w:rPr>
          <w:rFonts w:ascii="Calibri" w:hAnsi="Calibri" w:cs="Calibri"/>
        </w:rPr>
      </w:pPr>
      <w:proofErr w:type="spellStart"/>
      <w:r w:rsidRPr="007B2CBD">
        <w:rPr>
          <w:rFonts w:ascii="Calibri" w:hAnsi="Calibri" w:cs="Calibri"/>
          <w:b/>
        </w:rPr>
        <w:t>Vereide</w:t>
      </w:r>
      <w:proofErr w:type="spellEnd"/>
      <w:r w:rsidRPr="007B2CBD">
        <w:rPr>
          <w:rFonts w:ascii="Calibri" w:hAnsi="Calibri" w:cs="Calibri"/>
          <w:b/>
        </w:rPr>
        <w:t xml:space="preserve"> Award</w:t>
      </w:r>
      <w:r w:rsidRPr="007B2CBD">
        <w:rPr>
          <w:rFonts w:ascii="Calibri" w:hAnsi="Calibri" w:cs="Calibri"/>
        </w:rPr>
        <w:t xml:space="preserve"> ($2,024)</w:t>
      </w:r>
      <w:r w:rsidR="002355D0" w:rsidRPr="007B2CBD">
        <w:rPr>
          <w:rFonts w:ascii="Calibri" w:hAnsi="Calibri" w:cs="Calibri"/>
        </w:rPr>
        <w:t xml:space="preserve"> | </w:t>
      </w:r>
      <w:r w:rsidRPr="007B2CBD">
        <w:rPr>
          <w:rFonts w:ascii="Calibri" w:hAnsi="Calibri" w:cs="Calibri"/>
        </w:rPr>
        <w:t xml:space="preserve">Seattle Pacific University </w:t>
      </w:r>
      <w:r w:rsidR="005D5CB6" w:rsidRPr="007B2CBD">
        <w:rPr>
          <w:rFonts w:ascii="Calibri" w:hAnsi="Calibri" w:cs="Calibri"/>
        </w:rPr>
        <w:t>| 2011</w:t>
      </w:r>
      <w:r w:rsidRPr="007B2CBD">
        <w:rPr>
          <w:rFonts w:ascii="Calibri" w:hAnsi="Calibri" w:cs="Calibri"/>
        </w:rPr>
        <w:tab/>
      </w:r>
      <w:r w:rsidRPr="007B2CBD">
        <w:rPr>
          <w:rFonts w:ascii="Calibri" w:hAnsi="Calibri" w:cs="Calibri"/>
        </w:rPr>
        <w:tab/>
      </w:r>
      <w:r w:rsidRPr="007B2CBD">
        <w:rPr>
          <w:rFonts w:ascii="Calibri" w:hAnsi="Calibri" w:cs="Calibri"/>
        </w:rPr>
        <w:tab/>
      </w:r>
      <w:r w:rsidRPr="007B2CBD">
        <w:rPr>
          <w:rFonts w:ascii="Calibri" w:hAnsi="Calibri" w:cs="Calibri"/>
        </w:rPr>
        <w:tab/>
      </w:r>
    </w:p>
    <w:p w14:paraId="07599759" w14:textId="69863893" w:rsidR="006E2DD9" w:rsidRPr="007B2CBD" w:rsidRDefault="006E2DD9" w:rsidP="005D5CB6">
      <w:pPr>
        <w:pStyle w:val="NoSpacing"/>
        <w:numPr>
          <w:ilvl w:val="0"/>
          <w:numId w:val="40"/>
        </w:numPr>
        <w:rPr>
          <w:rFonts w:ascii="Calibri" w:hAnsi="Calibri" w:cs="Calibri"/>
        </w:rPr>
      </w:pPr>
      <w:r w:rsidRPr="007B2CBD">
        <w:rPr>
          <w:rFonts w:ascii="Calibri" w:hAnsi="Calibri" w:cs="Calibri"/>
          <w:b/>
        </w:rPr>
        <w:t>President’s Scholar Award</w:t>
      </w:r>
      <w:r w:rsidRPr="007B2CBD">
        <w:rPr>
          <w:rFonts w:ascii="Calibri" w:hAnsi="Calibri" w:cs="Calibri"/>
        </w:rPr>
        <w:t xml:space="preserve"> ($48,000)</w:t>
      </w:r>
      <w:r w:rsidR="002355D0" w:rsidRPr="007B2CBD">
        <w:rPr>
          <w:rFonts w:ascii="Calibri" w:hAnsi="Calibri" w:cs="Calibri"/>
        </w:rPr>
        <w:t xml:space="preserve"> | </w:t>
      </w:r>
      <w:r w:rsidRPr="007B2CBD">
        <w:rPr>
          <w:rFonts w:ascii="Calibri" w:hAnsi="Calibri" w:cs="Calibri"/>
        </w:rPr>
        <w:t xml:space="preserve">Seattle Pacific University </w:t>
      </w:r>
      <w:r w:rsidR="005D5CB6" w:rsidRPr="007B2CBD">
        <w:rPr>
          <w:rFonts w:ascii="Calibri" w:hAnsi="Calibri" w:cs="Calibri"/>
        </w:rPr>
        <w:t>| 2010</w:t>
      </w:r>
    </w:p>
    <w:p w14:paraId="4379C677" w14:textId="77777777" w:rsidR="005E5F57" w:rsidRPr="007B2CBD" w:rsidRDefault="005E5F57" w:rsidP="00FB370D">
      <w:pPr>
        <w:pStyle w:val="NoSpacing"/>
        <w:spacing w:line="276" w:lineRule="auto"/>
        <w:ind w:left="360"/>
        <w:rPr>
          <w:rFonts w:ascii="Calibri" w:hAnsi="Calibri" w:cs="Calibri"/>
          <w:b/>
        </w:rPr>
      </w:pPr>
    </w:p>
    <w:p w14:paraId="499D387C" w14:textId="77777777" w:rsidR="000C0528" w:rsidRPr="007B2CBD" w:rsidRDefault="000C0528" w:rsidP="000C0528">
      <w:pPr>
        <w:rPr>
          <w:rFonts w:ascii="Calibri" w:hAnsi="Calibri" w:cs="Calibri"/>
          <w:sz w:val="22"/>
          <w:szCs w:val="22"/>
        </w:rPr>
      </w:pPr>
      <w:r w:rsidRPr="007B2CBD">
        <w:rPr>
          <w:rFonts w:ascii="Calibri" w:hAnsi="Calibri" w:cs="Calibri"/>
          <w:sz w:val="28"/>
          <w:szCs w:val="28"/>
        </w:rPr>
        <w:t>TEACHING</w:t>
      </w:r>
    </w:p>
    <w:p w14:paraId="2F8CBF65" w14:textId="77777777" w:rsidR="000C0528" w:rsidRPr="007B2CBD" w:rsidRDefault="000C0528" w:rsidP="000C0528">
      <w:pPr>
        <w:rPr>
          <w:rFonts w:ascii="Calibri" w:hAnsi="Calibri" w:cs="Calibri"/>
        </w:rPr>
      </w:pPr>
      <w:r w:rsidRPr="007B2CBD">
        <w:rPr>
          <w:rFonts w:ascii="Calibri" w:hAnsi="Calibri" w:cs="Calibri"/>
          <w:b/>
          <w:bCs/>
        </w:rPr>
        <w:t>Research Mentor</w:t>
      </w:r>
      <w:r w:rsidRPr="007B2CBD">
        <w:rPr>
          <w:rFonts w:ascii="Calibri" w:hAnsi="Calibri" w:cs="Calibri"/>
        </w:rPr>
        <w:t xml:space="preserve"> | Jun 2020-Aug 2021 </w:t>
      </w:r>
    </w:p>
    <w:p w14:paraId="45975112" w14:textId="77777777" w:rsidR="000C0528" w:rsidRPr="007B2CBD" w:rsidRDefault="000C0528" w:rsidP="000C0528">
      <w:pPr>
        <w:rPr>
          <w:rFonts w:ascii="Calibri" w:hAnsi="Calibri" w:cs="Calibri"/>
        </w:rPr>
      </w:pPr>
      <w:r w:rsidRPr="007B2CBD">
        <w:rPr>
          <w:rFonts w:ascii="Calibri" w:hAnsi="Calibri" w:cs="Calibri"/>
        </w:rPr>
        <w:t>University of California, Santa Barbara, CA</w:t>
      </w:r>
    </w:p>
    <w:p w14:paraId="590DEF09" w14:textId="77777777" w:rsidR="000C0528" w:rsidRPr="007B2CBD" w:rsidRDefault="000C0528" w:rsidP="000C0528">
      <w:pPr>
        <w:pStyle w:val="ListParagraph"/>
        <w:numPr>
          <w:ilvl w:val="0"/>
          <w:numId w:val="27"/>
        </w:numPr>
        <w:rPr>
          <w:rFonts w:ascii="Calibri" w:hAnsi="Calibri" w:cs="Calibri"/>
          <w:sz w:val="22"/>
          <w:szCs w:val="22"/>
        </w:rPr>
      </w:pPr>
      <w:r w:rsidRPr="007B2CBD">
        <w:rPr>
          <w:rFonts w:ascii="Calibri" w:hAnsi="Calibri" w:cs="Calibri"/>
          <w:sz w:val="22"/>
          <w:szCs w:val="22"/>
        </w:rPr>
        <w:t xml:space="preserve">Selected as mentor for highly competitive summer research program serving accelerated high school students in STEM </w:t>
      </w:r>
    </w:p>
    <w:p w14:paraId="069821C3" w14:textId="77777777" w:rsidR="000C0528" w:rsidRPr="007B2CBD" w:rsidRDefault="000C0528" w:rsidP="000C0528">
      <w:pPr>
        <w:pStyle w:val="ListParagraph"/>
        <w:numPr>
          <w:ilvl w:val="0"/>
          <w:numId w:val="27"/>
        </w:numPr>
        <w:rPr>
          <w:rFonts w:ascii="Calibri" w:hAnsi="Calibri" w:cs="Calibri"/>
          <w:sz w:val="22"/>
          <w:szCs w:val="22"/>
        </w:rPr>
      </w:pPr>
      <w:r w:rsidRPr="007B2CBD">
        <w:rPr>
          <w:rFonts w:ascii="Calibri" w:hAnsi="Calibri" w:cs="Calibri"/>
          <w:sz w:val="22"/>
          <w:szCs w:val="22"/>
        </w:rPr>
        <w:t>Advised 6 mentees on novel hypothesis formulation, statistical methods, and R programming using real-world datasets, culminating in final paper and presentation produced by each student</w:t>
      </w:r>
    </w:p>
    <w:p w14:paraId="1553E220" w14:textId="77777777" w:rsidR="000C0528" w:rsidRPr="007B2CBD" w:rsidRDefault="000C0528" w:rsidP="000C0528">
      <w:pPr>
        <w:pStyle w:val="ListParagraph"/>
        <w:numPr>
          <w:ilvl w:val="0"/>
          <w:numId w:val="27"/>
        </w:numPr>
        <w:rPr>
          <w:rFonts w:ascii="Calibri" w:hAnsi="Calibri" w:cs="Calibri"/>
          <w:b/>
        </w:rPr>
      </w:pPr>
      <w:r w:rsidRPr="007B2CBD">
        <w:rPr>
          <w:rFonts w:ascii="Calibri" w:hAnsi="Calibri" w:cs="Calibri"/>
          <w:sz w:val="22"/>
          <w:szCs w:val="22"/>
        </w:rPr>
        <w:t>Cultivated students’ intellectual independence, teamwork, communication skills, and critical thinking skills</w:t>
      </w:r>
    </w:p>
    <w:p w14:paraId="4E16A683" w14:textId="77777777" w:rsidR="000C0528" w:rsidRPr="007B2CBD" w:rsidRDefault="000C0528" w:rsidP="000C0528">
      <w:pPr>
        <w:rPr>
          <w:rFonts w:ascii="Calibri" w:hAnsi="Calibri" w:cs="Calibri"/>
          <w:b/>
        </w:rPr>
      </w:pPr>
    </w:p>
    <w:p w14:paraId="55FED4F8" w14:textId="77777777" w:rsidR="000C0528" w:rsidRPr="007B2CBD" w:rsidRDefault="000C0528" w:rsidP="000C0528">
      <w:pPr>
        <w:pStyle w:val="NoSpacing"/>
        <w:rPr>
          <w:rFonts w:ascii="Calibri" w:hAnsi="Calibri" w:cs="Calibri"/>
          <w:bCs/>
          <w:sz w:val="24"/>
          <w:szCs w:val="24"/>
        </w:rPr>
      </w:pPr>
      <w:r w:rsidRPr="007B2CBD">
        <w:rPr>
          <w:rFonts w:ascii="Calibri" w:hAnsi="Calibri" w:cs="Calibri"/>
          <w:b/>
          <w:sz w:val="24"/>
          <w:szCs w:val="24"/>
        </w:rPr>
        <w:t>STEM Tutor</w:t>
      </w:r>
      <w:r w:rsidRPr="007B2CBD">
        <w:rPr>
          <w:rFonts w:ascii="Calibri" w:hAnsi="Calibri" w:cs="Calibri"/>
          <w:bCs/>
          <w:sz w:val="24"/>
          <w:szCs w:val="24"/>
        </w:rPr>
        <w:t xml:space="preserve"> | Sep 2015-Jun 2018</w:t>
      </w:r>
    </w:p>
    <w:p w14:paraId="2C3CFEB8" w14:textId="77777777" w:rsidR="000C0528" w:rsidRPr="007B2CBD" w:rsidRDefault="000C0528" w:rsidP="000C0528">
      <w:pPr>
        <w:pStyle w:val="NoSpacing"/>
        <w:rPr>
          <w:rFonts w:ascii="Calibri" w:hAnsi="Calibri" w:cs="Calibri"/>
          <w:sz w:val="24"/>
          <w:szCs w:val="24"/>
        </w:rPr>
      </w:pPr>
      <w:r w:rsidRPr="007B2CBD">
        <w:rPr>
          <w:rFonts w:ascii="Calibri" w:hAnsi="Calibri" w:cs="Calibri"/>
          <w:bCs/>
          <w:sz w:val="24"/>
          <w:szCs w:val="24"/>
        </w:rPr>
        <w:lastRenderedPageBreak/>
        <w:t>Girls Inc.</w:t>
      </w:r>
      <w:r w:rsidRPr="007B2CBD">
        <w:rPr>
          <w:rFonts w:ascii="Calibri" w:hAnsi="Calibri" w:cs="Calibri"/>
          <w:sz w:val="24"/>
          <w:szCs w:val="24"/>
        </w:rPr>
        <w:t>, Santa Barbara, CA</w:t>
      </w:r>
    </w:p>
    <w:p w14:paraId="3B049D67" w14:textId="77777777" w:rsidR="000C0528" w:rsidRPr="007B2CBD" w:rsidRDefault="000C0528" w:rsidP="000C0528">
      <w:pPr>
        <w:pStyle w:val="NoSpacing"/>
        <w:numPr>
          <w:ilvl w:val="0"/>
          <w:numId w:val="28"/>
        </w:numPr>
        <w:rPr>
          <w:rFonts w:ascii="Calibri" w:hAnsi="Calibri" w:cs="Calibri"/>
        </w:rPr>
      </w:pPr>
      <w:r w:rsidRPr="007B2CBD">
        <w:rPr>
          <w:rFonts w:ascii="Calibri" w:hAnsi="Calibri" w:cs="Calibri"/>
        </w:rPr>
        <w:t>Tutored group of local junior high students in STEM topics on a weekly basis</w:t>
      </w:r>
    </w:p>
    <w:p w14:paraId="3B1759FA" w14:textId="77777777" w:rsidR="000C0528" w:rsidRPr="007B2CBD" w:rsidRDefault="000C0528" w:rsidP="000C0528">
      <w:pPr>
        <w:pStyle w:val="NoSpacing"/>
        <w:numPr>
          <w:ilvl w:val="0"/>
          <w:numId w:val="28"/>
        </w:numPr>
        <w:rPr>
          <w:rFonts w:ascii="Calibri" w:hAnsi="Calibri" w:cs="Calibri"/>
        </w:rPr>
      </w:pPr>
      <w:r w:rsidRPr="007B2CBD">
        <w:rPr>
          <w:rFonts w:ascii="Calibri" w:hAnsi="Calibri" w:cs="Calibri"/>
        </w:rPr>
        <w:t>Adjusted approach based on individual grade, class type, and skill level</w:t>
      </w:r>
    </w:p>
    <w:p w14:paraId="09E39255" w14:textId="77777777" w:rsidR="000C0528" w:rsidRPr="007B2CBD" w:rsidRDefault="000C0528" w:rsidP="000C0528">
      <w:pPr>
        <w:pStyle w:val="NoSpacing"/>
        <w:numPr>
          <w:ilvl w:val="0"/>
          <w:numId w:val="28"/>
        </w:numPr>
        <w:rPr>
          <w:rFonts w:ascii="Calibri" w:hAnsi="Calibri" w:cs="Calibri"/>
          <w:sz w:val="24"/>
          <w:szCs w:val="24"/>
        </w:rPr>
      </w:pPr>
      <w:r w:rsidRPr="007B2CBD">
        <w:rPr>
          <w:rFonts w:ascii="Calibri" w:hAnsi="Calibri" w:cs="Calibri"/>
        </w:rPr>
        <w:t>Student progress over time included advancement from D grade to A- in Biology within single semester</w:t>
      </w:r>
    </w:p>
    <w:p w14:paraId="7A71776E" w14:textId="77777777" w:rsidR="000C0528" w:rsidRPr="007B2CBD" w:rsidRDefault="000C0528" w:rsidP="000C0528">
      <w:pPr>
        <w:pStyle w:val="NoSpacing"/>
        <w:rPr>
          <w:rFonts w:ascii="Calibri" w:hAnsi="Calibri" w:cs="Calibri"/>
          <w:b/>
          <w:sz w:val="24"/>
          <w:szCs w:val="24"/>
        </w:rPr>
      </w:pPr>
    </w:p>
    <w:p w14:paraId="6DFFABC6" w14:textId="77777777" w:rsidR="000C0528" w:rsidRPr="007B2CBD" w:rsidRDefault="000C0528" w:rsidP="000C0528">
      <w:pPr>
        <w:pStyle w:val="NoSpacing"/>
        <w:rPr>
          <w:rFonts w:ascii="Calibri" w:hAnsi="Calibri" w:cs="Calibri"/>
          <w:bCs/>
          <w:sz w:val="24"/>
          <w:szCs w:val="24"/>
        </w:rPr>
      </w:pPr>
      <w:r w:rsidRPr="007B2CBD">
        <w:rPr>
          <w:rFonts w:ascii="Calibri" w:hAnsi="Calibri" w:cs="Calibri"/>
          <w:b/>
          <w:sz w:val="24"/>
          <w:szCs w:val="24"/>
        </w:rPr>
        <w:t>Graduate Teaching Assistant</w:t>
      </w:r>
      <w:r w:rsidRPr="007B2CBD">
        <w:rPr>
          <w:rFonts w:ascii="Calibri" w:hAnsi="Calibri" w:cs="Calibri"/>
          <w:bCs/>
          <w:sz w:val="24"/>
          <w:szCs w:val="24"/>
        </w:rPr>
        <w:t xml:space="preserve"> | Sep 2015-Jun 2017</w:t>
      </w:r>
    </w:p>
    <w:p w14:paraId="046DABAB" w14:textId="77777777" w:rsidR="000C0528" w:rsidRPr="007B2CBD" w:rsidRDefault="000C0528" w:rsidP="000C0528">
      <w:pPr>
        <w:pStyle w:val="NoSpacing"/>
        <w:rPr>
          <w:rFonts w:ascii="Calibri" w:hAnsi="Calibri" w:cs="Calibri"/>
          <w:sz w:val="24"/>
          <w:szCs w:val="24"/>
        </w:rPr>
      </w:pPr>
      <w:r w:rsidRPr="007B2CBD">
        <w:rPr>
          <w:rFonts w:ascii="Calibri" w:hAnsi="Calibri" w:cs="Calibri"/>
          <w:bCs/>
          <w:sz w:val="24"/>
          <w:szCs w:val="24"/>
        </w:rPr>
        <w:t>University of California, Santa Barbara, CA</w:t>
      </w:r>
    </w:p>
    <w:p w14:paraId="7E5F5F69" w14:textId="77777777" w:rsidR="000C0528" w:rsidRPr="007B2CBD" w:rsidRDefault="000C0528" w:rsidP="000C0528">
      <w:pPr>
        <w:pStyle w:val="NoSpacing"/>
        <w:numPr>
          <w:ilvl w:val="0"/>
          <w:numId w:val="29"/>
        </w:numPr>
        <w:rPr>
          <w:rFonts w:ascii="Calibri" w:hAnsi="Calibri" w:cs="Calibri"/>
          <w:sz w:val="24"/>
          <w:szCs w:val="24"/>
        </w:rPr>
      </w:pPr>
      <w:r w:rsidRPr="007B2CBD">
        <w:rPr>
          <w:rFonts w:ascii="Calibri" w:hAnsi="Calibri" w:cs="Calibri"/>
        </w:rPr>
        <w:t>Discussion section instructor for Introduction to Biological Anthropology</w:t>
      </w:r>
    </w:p>
    <w:p w14:paraId="2BDC4A5D" w14:textId="77777777" w:rsidR="000C0528" w:rsidRPr="007B2CBD" w:rsidRDefault="000C0528" w:rsidP="000C0528">
      <w:pPr>
        <w:pStyle w:val="NoSpacing"/>
        <w:numPr>
          <w:ilvl w:val="0"/>
          <w:numId w:val="29"/>
        </w:numPr>
        <w:rPr>
          <w:rFonts w:ascii="Calibri" w:hAnsi="Calibri" w:cs="Calibri"/>
          <w:sz w:val="24"/>
          <w:szCs w:val="24"/>
        </w:rPr>
      </w:pPr>
      <w:r w:rsidRPr="007B2CBD">
        <w:rPr>
          <w:rFonts w:ascii="Calibri" w:hAnsi="Calibri" w:cs="Calibri"/>
        </w:rPr>
        <w:t>Utilized concept maps, discussion sections, and lectures to promote student learning</w:t>
      </w:r>
    </w:p>
    <w:p w14:paraId="3D1D9825" w14:textId="77777777" w:rsidR="000C0528" w:rsidRPr="007B2CBD" w:rsidRDefault="000C0528" w:rsidP="000C0528">
      <w:pPr>
        <w:pStyle w:val="NoSpacing"/>
        <w:numPr>
          <w:ilvl w:val="0"/>
          <w:numId w:val="29"/>
        </w:numPr>
        <w:rPr>
          <w:rFonts w:ascii="Calibri" w:hAnsi="Calibri" w:cs="Calibri"/>
          <w:bCs/>
        </w:rPr>
      </w:pPr>
      <w:r w:rsidRPr="007B2CBD">
        <w:rPr>
          <w:rFonts w:ascii="Calibri" w:hAnsi="Calibri" w:cs="Calibri"/>
          <w:bCs/>
        </w:rPr>
        <w:t xml:space="preserve">Received an average rating of 4.7 out of 5 on final student evaluations    </w:t>
      </w:r>
    </w:p>
    <w:p w14:paraId="33628C6C" w14:textId="77777777" w:rsidR="000C0528" w:rsidRPr="007B2CBD" w:rsidRDefault="000C0528" w:rsidP="000C0528">
      <w:pPr>
        <w:pStyle w:val="NoSpacing"/>
        <w:rPr>
          <w:rFonts w:ascii="Calibri" w:hAnsi="Calibri" w:cs="Calibri"/>
          <w:b/>
          <w:sz w:val="24"/>
          <w:szCs w:val="24"/>
        </w:rPr>
      </w:pPr>
    </w:p>
    <w:p w14:paraId="66B1E1ED" w14:textId="77777777" w:rsidR="000C0528" w:rsidRPr="007B2CBD" w:rsidRDefault="000C0528" w:rsidP="000C0528">
      <w:pPr>
        <w:pStyle w:val="NoSpacing"/>
        <w:rPr>
          <w:rFonts w:ascii="Calibri" w:hAnsi="Calibri" w:cs="Calibri"/>
          <w:bCs/>
          <w:sz w:val="24"/>
          <w:szCs w:val="24"/>
        </w:rPr>
      </w:pPr>
      <w:r w:rsidRPr="007B2CBD">
        <w:rPr>
          <w:rFonts w:ascii="Calibri" w:hAnsi="Calibri" w:cs="Calibri"/>
          <w:b/>
          <w:sz w:val="24"/>
          <w:szCs w:val="24"/>
        </w:rPr>
        <w:t>Post Baccalaureate Adjunct Laboratory Instructor</w:t>
      </w:r>
      <w:r w:rsidRPr="007B2CBD">
        <w:rPr>
          <w:rFonts w:ascii="Calibri" w:hAnsi="Calibri" w:cs="Calibri"/>
          <w:bCs/>
          <w:sz w:val="24"/>
          <w:szCs w:val="24"/>
        </w:rPr>
        <w:t xml:space="preserve"> | Sep 2014-Jun 2015</w:t>
      </w:r>
    </w:p>
    <w:p w14:paraId="51352101" w14:textId="77777777" w:rsidR="000C0528" w:rsidRPr="007B2CBD" w:rsidRDefault="000C0528" w:rsidP="000C0528">
      <w:pPr>
        <w:pStyle w:val="NoSpacing"/>
        <w:rPr>
          <w:rFonts w:ascii="Calibri" w:hAnsi="Calibri" w:cs="Calibri"/>
          <w:sz w:val="24"/>
          <w:szCs w:val="24"/>
        </w:rPr>
      </w:pPr>
      <w:r w:rsidRPr="007B2CBD">
        <w:rPr>
          <w:rFonts w:ascii="Calibri" w:hAnsi="Calibri" w:cs="Calibri"/>
          <w:bCs/>
          <w:sz w:val="24"/>
          <w:szCs w:val="24"/>
        </w:rPr>
        <w:t>Seattle Pacific University, Seattle, WA</w:t>
      </w:r>
    </w:p>
    <w:p w14:paraId="7E401061" w14:textId="77777777" w:rsidR="000C0528" w:rsidRPr="007B2CBD" w:rsidRDefault="000C0528" w:rsidP="000C0528">
      <w:pPr>
        <w:pStyle w:val="NoSpacing"/>
        <w:numPr>
          <w:ilvl w:val="0"/>
          <w:numId w:val="30"/>
        </w:numPr>
        <w:rPr>
          <w:rFonts w:ascii="Calibri" w:hAnsi="Calibri" w:cs="Calibri"/>
          <w:bCs/>
        </w:rPr>
      </w:pPr>
      <w:r w:rsidRPr="007B2CBD">
        <w:rPr>
          <w:rFonts w:ascii="Calibri" w:hAnsi="Calibri" w:cs="Calibri"/>
          <w:bCs/>
        </w:rPr>
        <w:t xml:space="preserve">Taught laboratory classes in general biology and </w:t>
      </w:r>
      <w:r w:rsidRPr="007B2CBD">
        <w:rPr>
          <w:rFonts w:ascii="Calibri" w:hAnsi="Calibri" w:cs="Calibri"/>
        </w:rPr>
        <w:t>human anatomy/physiology I and II</w:t>
      </w:r>
    </w:p>
    <w:p w14:paraId="7AC16474" w14:textId="77777777" w:rsidR="000C0528" w:rsidRPr="007B2CBD" w:rsidRDefault="000C0528" w:rsidP="000C0528">
      <w:pPr>
        <w:pStyle w:val="NoSpacing"/>
        <w:numPr>
          <w:ilvl w:val="0"/>
          <w:numId w:val="30"/>
        </w:numPr>
        <w:rPr>
          <w:rFonts w:ascii="Calibri" w:hAnsi="Calibri" w:cs="Calibri"/>
          <w:bCs/>
        </w:rPr>
      </w:pPr>
      <w:r w:rsidRPr="007B2CBD">
        <w:rPr>
          <w:rFonts w:ascii="Calibri" w:hAnsi="Calibri" w:cs="Calibri"/>
          <w:bCs/>
        </w:rPr>
        <w:t xml:space="preserve">Spearheaded experiment-based pedagogy, wherein students developed novel protocols and conducted independent investigations of biological processes (e.g., quantifying variation in dive response) </w:t>
      </w:r>
    </w:p>
    <w:p w14:paraId="6837A2DC" w14:textId="77777777" w:rsidR="000C0528" w:rsidRPr="007B2CBD" w:rsidRDefault="000C0528" w:rsidP="000C0528">
      <w:pPr>
        <w:pStyle w:val="NoSpacing"/>
        <w:numPr>
          <w:ilvl w:val="0"/>
          <w:numId w:val="30"/>
        </w:numPr>
        <w:rPr>
          <w:rFonts w:ascii="Calibri" w:hAnsi="Calibri" w:cs="Calibri"/>
          <w:bCs/>
        </w:rPr>
      </w:pPr>
      <w:r w:rsidRPr="007B2CBD">
        <w:rPr>
          <w:rFonts w:ascii="Calibri" w:hAnsi="Calibri" w:cs="Calibri"/>
          <w:bCs/>
        </w:rPr>
        <w:t xml:space="preserve">Received an average rating of 4.7 out of 5 on final student evaluations    </w:t>
      </w:r>
    </w:p>
    <w:p w14:paraId="064D96C0" w14:textId="77777777" w:rsidR="005E5F57" w:rsidRPr="007B2CBD" w:rsidRDefault="005E5F57" w:rsidP="005E5F57">
      <w:pPr>
        <w:pStyle w:val="NoSpacing"/>
        <w:spacing w:line="276" w:lineRule="auto"/>
        <w:ind w:left="1440" w:hanging="1440"/>
        <w:rPr>
          <w:rFonts w:ascii="Calibri" w:hAnsi="Calibri" w:cs="Calibri"/>
          <w:bCs/>
        </w:rPr>
      </w:pPr>
    </w:p>
    <w:p w14:paraId="699CFAD2" w14:textId="2006E992" w:rsidR="005E5F57" w:rsidRPr="007B2CBD" w:rsidRDefault="005E5F57" w:rsidP="005E5F57">
      <w:pPr>
        <w:pStyle w:val="NoSpacing"/>
        <w:spacing w:line="276" w:lineRule="auto"/>
        <w:rPr>
          <w:rFonts w:ascii="Calibri" w:hAnsi="Calibri" w:cs="Calibri"/>
          <w:bCs/>
          <w:sz w:val="28"/>
          <w:szCs w:val="28"/>
        </w:rPr>
      </w:pPr>
      <w:r w:rsidRPr="007B2CBD">
        <w:rPr>
          <w:rFonts w:ascii="Calibri" w:hAnsi="Calibri" w:cs="Calibri"/>
          <w:bCs/>
          <w:sz w:val="28"/>
          <w:szCs w:val="28"/>
        </w:rPr>
        <w:t xml:space="preserve">SERVICE </w:t>
      </w:r>
      <w:r w:rsidR="00DE5371" w:rsidRPr="007B2CBD">
        <w:rPr>
          <w:rFonts w:ascii="Calibri" w:hAnsi="Calibri" w:cs="Calibri"/>
          <w:bCs/>
          <w:sz w:val="28"/>
          <w:szCs w:val="28"/>
        </w:rPr>
        <w:t>/</w:t>
      </w:r>
      <w:r w:rsidRPr="007B2CBD">
        <w:rPr>
          <w:rFonts w:ascii="Calibri" w:hAnsi="Calibri" w:cs="Calibri"/>
          <w:bCs/>
          <w:sz w:val="28"/>
          <w:szCs w:val="28"/>
        </w:rPr>
        <w:t xml:space="preserve"> OUTREACH </w:t>
      </w:r>
    </w:p>
    <w:p w14:paraId="5828D7B4" w14:textId="7D8803CE" w:rsidR="00345D90" w:rsidRPr="007B2CBD" w:rsidRDefault="005E5F57" w:rsidP="006D31F7">
      <w:pPr>
        <w:pStyle w:val="NoSpacing"/>
        <w:spacing w:line="276" w:lineRule="auto"/>
        <w:rPr>
          <w:rFonts w:ascii="Calibri" w:hAnsi="Calibri" w:cs="Calibri"/>
        </w:rPr>
      </w:pPr>
      <w:r w:rsidRPr="007B2CBD">
        <w:rPr>
          <w:rFonts w:ascii="Calibri" w:hAnsi="Calibri" w:cs="Calibri"/>
          <w:b/>
        </w:rPr>
        <w:t>Invited Speaker</w:t>
      </w:r>
      <w:r w:rsidR="007743FD" w:rsidRPr="007B2CBD">
        <w:rPr>
          <w:rFonts w:ascii="Calibri" w:hAnsi="Calibri" w:cs="Calibri"/>
        </w:rPr>
        <w:t xml:space="preserve"> </w:t>
      </w:r>
      <w:r w:rsidR="00D04D6C" w:rsidRPr="007B2CBD">
        <w:rPr>
          <w:rFonts w:ascii="Calibri" w:hAnsi="Calibri" w:cs="Calibri"/>
        </w:rPr>
        <w:t>|</w:t>
      </w:r>
      <w:r w:rsidR="00D04D6C" w:rsidRPr="007B2CBD">
        <w:rPr>
          <w:rFonts w:ascii="Calibri" w:hAnsi="Calibri" w:cs="Calibri"/>
          <w:b/>
        </w:rPr>
        <w:t xml:space="preserve"> </w:t>
      </w:r>
      <w:r w:rsidRPr="007B2CBD">
        <w:rPr>
          <w:rFonts w:ascii="Calibri" w:hAnsi="Calibri" w:cs="Calibri"/>
        </w:rPr>
        <w:t xml:space="preserve">Sausage of Science Podcast, Human Biology Association </w:t>
      </w:r>
      <w:r w:rsidR="000C0528" w:rsidRPr="007B2CBD">
        <w:rPr>
          <w:rFonts w:ascii="Calibri" w:hAnsi="Calibri" w:cs="Calibri"/>
        </w:rPr>
        <w:t>| 2019</w:t>
      </w:r>
    </w:p>
    <w:p w14:paraId="2AD92342" w14:textId="42B82CF0" w:rsidR="00885655" w:rsidRPr="007B2CBD" w:rsidRDefault="005E5F57" w:rsidP="006D31F7">
      <w:pPr>
        <w:pStyle w:val="NoSpacing"/>
        <w:spacing w:line="276" w:lineRule="auto"/>
        <w:rPr>
          <w:rFonts w:ascii="Calibri" w:hAnsi="Calibri" w:cs="Calibri"/>
        </w:rPr>
      </w:pPr>
      <w:r w:rsidRPr="007B2CBD">
        <w:rPr>
          <w:rFonts w:ascii="Calibri" w:hAnsi="Calibri" w:cs="Calibri"/>
          <w:b/>
        </w:rPr>
        <w:t>Graduate Mentor</w:t>
      </w:r>
      <w:r w:rsidR="007743FD" w:rsidRPr="007B2CBD">
        <w:rPr>
          <w:rFonts w:ascii="Calibri" w:hAnsi="Calibri" w:cs="Calibri"/>
        </w:rPr>
        <w:t xml:space="preserve"> </w:t>
      </w:r>
      <w:r w:rsidR="00D04D6C" w:rsidRPr="007B2CBD">
        <w:rPr>
          <w:rFonts w:ascii="Calibri" w:hAnsi="Calibri" w:cs="Calibri"/>
        </w:rPr>
        <w:t xml:space="preserve">| </w:t>
      </w:r>
      <w:r w:rsidR="000C0528" w:rsidRPr="007B2CBD">
        <w:rPr>
          <w:rFonts w:ascii="Calibri" w:hAnsi="Calibri" w:cs="Calibri"/>
        </w:rPr>
        <w:t xml:space="preserve">American Association of Physical Anthropologists | </w:t>
      </w:r>
      <w:r w:rsidR="00D04D6C" w:rsidRPr="007B2CBD">
        <w:rPr>
          <w:rFonts w:ascii="Calibri" w:hAnsi="Calibri" w:cs="Calibri"/>
        </w:rPr>
        <w:t xml:space="preserve">2016-2018 </w:t>
      </w:r>
    </w:p>
    <w:p w14:paraId="2C67AE69" w14:textId="316485C9" w:rsidR="00885655" w:rsidRPr="007B2CBD" w:rsidRDefault="005E5F57" w:rsidP="006D31F7">
      <w:pPr>
        <w:pStyle w:val="NoSpacing"/>
        <w:spacing w:line="276" w:lineRule="auto"/>
        <w:rPr>
          <w:rFonts w:ascii="Calibri" w:hAnsi="Calibri" w:cs="Calibri"/>
        </w:rPr>
      </w:pPr>
      <w:r w:rsidRPr="007B2CBD">
        <w:rPr>
          <w:rFonts w:ascii="Calibri" w:hAnsi="Calibri" w:cs="Calibri"/>
          <w:b/>
        </w:rPr>
        <w:t>Colloquium Co-Chair</w:t>
      </w:r>
      <w:r w:rsidR="007743FD" w:rsidRPr="007B2CBD">
        <w:rPr>
          <w:rFonts w:ascii="Calibri" w:hAnsi="Calibri" w:cs="Calibri"/>
        </w:rPr>
        <w:t xml:space="preserve">  </w:t>
      </w:r>
      <w:r w:rsidR="00D04D6C" w:rsidRPr="007B2CBD">
        <w:rPr>
          <w:rFonts w:ascii="Calibri" w:hAnsi="Calibri" w:cs="Calibri"/>
        </w:rPr>
        <w:t xml:space="preserve">| </w:t>
      </w:r>
      <w:r w:rsidR="000C0528" w:rsidRPr="007B2CBD">
        <w:rPr>
          <w:rFonts w:ascii="Calibri" w:hAnsi="Calibri" w:cs="Calibri"/>
        </w:rPr>
        <w:t xml:space="preserve">UCSB Anthropology Graduate Student Association | </w:t>
      </w:r>
      <w:r w:rsidR="00D04D6C" w:rsidRPr="007B2CBD">
        <w:rPr>
          <w:rFonts w:ascii="Calibri" w:hAnsi="Calibri" w:cs="Calibri"/>
        </w:rPr>
        <w:t>2017-2018</w:t>
      </w:r>
    </w:p>
    <w:p w14:paraId="470D88BC" w14:textId="3313E406" w:rsidR="00885655" w:rsidRPr="007B2CBD" w:rsidRDefault="005E5F57" w:rsidP="006D31F7">
      <w:pPr>
        <w:pStyle w:val="NoSpacing"/>
        <w:spacing w:line="276" w:lineRule="auto"/>
        <w:rPr>
          <w:rFonts w:ascii="Calibri" w:hAnsi="Calibri" w:cs="Calibri"/>
        </w:rPr>
      </w:pPr>
      <w:r w:rsidRPr="007B2CBD">
        <w:rPr>
          <w:rFonts w:ascii="Calibri" w:hAnsi="Calibri" w:cs="Calibri"/>
          <w:b/>
        </w:rPr>
        <w:t>Social Events Chair</w:t>
      </w:r>
      <w:r w:rsidR="007743FD" w:rsidRPr="007B2CBD">
        <w:rPr>
          <w:rFonts w:ascii="Calibri" w:hAnsi="Calibri" w:cs="Calibri"/>
        </w:rPr>
        <w:t xml:space="preserve"> </w:t>
      </w:r>
      <w:r w:rsidR="00D04D6C" w:rsidRPr="007B2CBD">
        <w:rPr>
          <w:rFonts w:ascii="Calibri" w:hAnsi="Calibri" w:cs="Calibri"/>
        </w:rPr>
        <w:t xml:space="preserve">| </w:t>
      </w:r>
      <w:r w:rsidR="000C0528" w:rsidRPr="007B2CBD">
        <w:rPr>
          <w:rFonts w:ascii="Calibri" w:hAnsi="Calibri" w:cs="Calibri"/>
        </w:rPr>
        <w:t xml:space="preserve">UCSB Anthropology Graduate Student Association | </w:t>
      </w:r>
      <w:r w:rsidR="00D04D6C" w:rsidRPr="007B2CBD">
        <w:rPr>
          <w:rFonts w:ascii="Calibri" w:hAnsi="Calibri" w:cs="Calibri"/>
        </w:rPr>
        <w:t>2016-2017</w:t>
      </w:r>
    </w:p>
    <w:p w14:paraId="68690F1C" w14:textId="3DF58EC4" w:rsidR="00885655" w:rsidRPr="007B2CBD" w:rsidRDefault="005E5F57" w:rsidP="006D31F7">
      <w:pPr>
        <w:pStyle w:val="NoSpacing"/>
        <w:spacing w:line="276" w:lineRule="auto"/>
        <w:rPr>
          <w:rFonts w:ascii="Calibri" w:hAnsi="Calibri" w:cs="Calibri"/>
        </w:rPr>
      </w:pPr>
      <w:r w:rsidRPr="007B2CBD">
        <w:rPr>
          <w:rFonts w:ascii="Calibri" w:hAnsi="Calibri" w:cs="Calibri"/>
          <w:b/>
        </w:rPr>
        <w:t>Graduate Symposium Co-Chair</w:t>
      </w:r>
      <w:r w:rsidR="007743FD" w:rsidRPr="007B2CBD">
        <w:rPr>
          <w:rFonts w:ascii="Calibri" w:hAnsi="Calibri" w:cs="Calibri"/>
        </w:rPr>
        <w:t xml:space="preserve"> </w:t>
      </w:r>
      <w:r w:rsidR="00D04D6C" w:rsidRPr="007B2CBD">
        <w:rPr>
          <w:rFonts w:ascii="Calibri" w:hAnsi="Calibri" w:cs="Calibri"/>
        </w:rPr>
        <w:t>|</w:t>
      </w:r>
      <w:r w:rsidR="000C0528" w:rsidRPr="007B2CBD">
        <w:rPr>
          <w:rFonts w:ascii="Calibri" w:hAnsi="Calibri" w:cs="Calibri"/>
        </w:rPr>
        <w:t xml:space="preserve"> UCSB Anthropology Graduate Student Association |</w:t>
      </w:r>
      <w:r w:rsidR="00D04D6C" w:rsidRPr="007B2CBD">
        <w:rPr>
          <w:rFonts w:ascii="Calibri" w:hAnsi="Calibri" w:cs="Calibri"/>
        </w:rPr>
        <w:t xml:space="preserve"> 2015-2016</w:t>
      </w:r>
    </w:p>
    <w:p w14:paraId="5B1FC917" w14:textId="529AFC2D" w:rsidR="00885655" w:rsidRPr="007B2CBD" w:rsidRDefault="005E5F57" w:rsidP="006D31F7">
      <w:pPr>
        <w:pStyle w:val="NoSpacing"/>
        <w:spacing w:line="276" w:lineRule="auto"/>
        <w:rPr>
          <w:rFonts w:ascii="Calibri" w:hAnsi="Calibri" w:cs="Calibri"/>
        </w:rPr>
      </w:pPr>
      <w:r w:rsidRPr="007B2CBD">
        <w:rPr>
          <w:rFonts w:ascii="Calibri" w:hAnsi="Calibri" w:cs="Calibri"/>
          <w:b/>
        </w:rPr>
        <w:t>University Ambassador</w:t>
      </w:r>
      <w:r w:rsidR="007743FD" w:rsidRPr="007B2CBD">
        <w:rPr>
          <w:rFonts w:ascii="Calibri" w:hAnsi="Calibri" w:cs="Calibri"/>
        </w:rPr>
        <w:t xml:space="preserve"> </w:t>
      </w:r>
      <w:r w:rsidR="00D04D6C" w:rsidRPr="007B2CBD">
        <w:rPr>
          <w:rFonts w:ascii="Calibri" w:hAnsi="Calibri" w:cs="Calibri"/>
        </w:rPr>
        <w:t>|</w:t>
      </w:r>
      <w:r w:rsidR="000C0528" w:rsidRPr="007B2CBD">
        <w:rPr>
          <w:rFonts w:ascii="Calibri" w:hAnsi="Calibri" w:cs="Calibri"/>
        </w:rPr>
        <w:t xml:space="preserve"> Junior Science and Humanities Symposium |</w:t>
      </w:r>
      <w:r w:rsidR="00D04D6C" w:rsidRPr="007B2CBD">
        <w:rPr>
          <w:rFonts w:ascii="Calibri" w:hAnsi="Calibri" w:cs="Calibri"/>
        </w:rPr>
        <w:t xml:space="preserve"> 2013</w:t>
      </w:r>
    </w:p>
    <w:p w14:paraId="23365D2D" w14:textId="0671390A" w:rsidR="00885655" w:rsidRPr="007B2CBD" w:rsidRDefault="005E5F57" w:rsidP="006D31F7">
      <w:pPr>
        <w:pStyle w:val="NoSpacing"/>
        <w:spacing w:line="276" w:lineRule="auto"/>
        <w:rPr>
          <w:rFonts w:ascii="Calibri" w:hAnsi="Calibri" w:cs="Calibri"/>
        </w:rPr>
      </w:pPr>
      <w:r w:rsidRPr="007B2CBD">
        <w:rPr>
          <w:rFonts w:ascii="Calibri" w:hAnsi="Calibri" w:cs="Calibri"/>
          <w:b/>
        </w:rPr>
        <w:t>Peer Mentor</w:t>
      </w:r>
      <w:r w:rsidR="007743FD" w:rsidRPr="007B2CBD">
        <w:rPr>
          <w:rFonts w:ascii="Calibri" w:hAnsi="Calibri" w:cs="Calibri"/>
        </w:rPr>
        <w:t xml:space="preserve"> </w:t>
      </w:r>
      <w:r w:rsidR="00D04D6C" w:rsidRPr="007B2CBD">
        <w:rPr>
          <w:rFonts w:ascii="Calibri" w:hAnsi="Calibri" w:cs="Calibri"/>
        </w:rPr>
        <w:t xml:space="preserve">| </w:t>
      </w:r>
      <w:r w:rsidR="000C0528" w:rsidRPr="007B2CBD">
        <w:rPr>
          <w:rFonts w:ascii="Calibri" w:hAnsi="Calibri" w:cs="Calibri"/>
        </w:rPr>
        <w:t>Navigating Health Professions Mentor Program, Seattle Pacific University</w:t>
      </w:r>
      <w:r w:rsidR="000C0528" w:rsidRPr="007B2CBD">
        <w:rPr>
          <w:rFonts w:ascii="Calibri" w:hAnsi="Calibri" w:cs="Calibri"/>
        </w:rPr>
        <w:tab/>
        <w:t xml:space="preserve">| </w:t>
      </w:r>
      <w:r w:rsidR="00D04D6C" w:rsidRPr="007B2CBD">
        <w:rPr>
          <w:rFonts w:ascii="Calibri" w:hAnsi="Calibri" w:cs="Calibri"/>
        </w:rPr>
        <w:t>2013</w:t>
      </w:r>
    </w:p>
    <w:p w14:paraId="48D70D4D" w14:textId="5EBFC978" w:rsidR="00885655" w:rsidRPr="007B2CBD" w:rsidRDefault="005E5F57" w:rsidP="006D31F7">
      <w:pPr>
        <w:pStyle w:val="NoSpacing"/>
        <w:spacing w:line="276" w:lineRule="auto"/>
        <w:rPr>
          <w:rFonts w:ascii="Calibri" w:hAnsi="Calibri" w:cs="Calibri"/>
        </w:rPr>
      </w:pPr>
      <w:r w:rsidRPr="007B2CBD">
        <w:rPr>
          <w:rFonts w:ascii="Calibri" w:hAnsi="Calibri" w:cs="Calibri"/>
          <w:b/>
        </w:rPr>
        <w:t>Hospital Volunteer</w:t>
      </w:r>
      <w:r w:rsidR="007743FD" w:rsidRPr="007B2CBD">
        <w:rPr>
          <w:rFonts w:ascii="Calibri" w:hAnsi="Calibri" w:cs="Calibri"/>
        </w:rPr>
        <w:t xml:space="preserve"> </w:t>
      </w:r>
      <w:r w:rsidR="00D04D6C" w:rsidRPr="007B2CBD">
        <w:rPr>
          <w:rFonts w:ascii="Calibri" w:hAnsi="Calibri" w:cs="Calibri"/>
        </w:rPr>
        <w:t xml:space="preserve">| </w:t>
      </w:r>
      <w:r w:rsidR="000C0528" w:rsidRPr="007B2CBD">
        <w:rPr>
          <w:rFonts w:ascii="Calibri" w:hAnsi="Calibri" w:cs="Calibri"/>
        </w:rPr>
        <w:t xml:space="preserve">Day Surgery Unit, Swedish Medical Center | </w:t>
      </w:r>
      <w:r w:rsidR="00D04D6C" w:rsidRPr="007B2CBD">
        <w:rPr>
          <w:rFonts w:ascii="Calibri" w:hAnsi="Calibri" w:cs="Calibri"/>
        </w:rPr>
        <w:t>2011-2012</w:t>
      </w:r>
    </w:p>
    <w:p w14:paraId="7496C0EE" w14:textId="78FC482E" w:rsidR="00885655" w:rsidRPr="007B2CBD" w:rsidRDefault="005E5F57" w:rsidP="006D31F7">
      <w:pPr>
        <w:pStyle w:val="NoSpacing"/>
        <w:spacing w:line="276" w:lineRule="auto"/>
        <w:rPr>
          <w:rFonts w:ascii="Calibri" w:hAnsi="Calibri" w:cs="Calibri"/>
        </w:rPr>
      </w:pPr>
      <w:r w:rsidRPr="007B2CBD">
        <w:rPr>
          <w:rFonts w:ascii="Calibri" w:hAnsi="Calibri" w:cs="Calibri"/>
          <w:b/>
        </w:rPr>
        <w:t>ESL Instructor/Team Leader</w:t>
      </w:r>
      <w:r w:rsidR="007743FD" w:rsidRPr="007B2CBD">
        <w:rPr>
          <w:rFonts w:ascii="Calibri" w:hAnsi="Calibri" w:cs="Calibri"/>
        </w:rPr>
        <w:t xml:space="preserve"> </w:t>
      </w:r>
      <w:r w:rsidR="00D04D6C" w:rsidRPr="007B2CBD">
        <w:rPr>
          <w:rFonts w:ascii="Calibri" w:hAnsi="Calibri" w:cs="Calibri"/>
        </w:rPr>
        <w:t xml:space="preserve">| </w:t>
      </w:r>
      <w:r w:rsidR="000C0528" w:rsidRPr="007B2CBD">
        <w:rPr>
          <w:rFonts w:ascii="Calibri" w:hAnsi="Calibri" w:cs="Calibri"/>
        </w:rPr>
        <w:t xml:space="preserve">SPU Reach-Out International, Vietnam | </w:t>
      </w:r>
      <w:r w:rsidR="00D04D6C" w:rsidRPr="007B2CBD">
        <w:rPr>
          <w:rFonts w:ascii="Calibri" w:hAnsi="Calibri" w:cs="Calibri"/>
        </w:rPr>
        <w:t xml:space="preserve">2011 </w:t>
      </w:r>
    </w:p>
    <w:p w14:paraId="3C9D1707" w14:textId="77777777" w:rsidR="005E5F57" w:rsidRPr="007B2CBD" w:rsidRDefault="005E5F57" w:rsidP="00803E71">
      <w:pPr>
        <w:pStyle w:val="NoSpacing"/>
        <w:spacing w:line="276" w:lineRule="auto"/>
        <w:rPr>
          <w:rFonts w:ascii="Calibri" w:hAnsi="Calibri" w:cs="Calibri"/>
          <w:b/>
          <w:sz w:val="28"/>
          <w:szCs w:val="28"/>
        </w:rPr>
      </w:pPr>
    </w:p>
    <w:p w14:paraId="4A99DAD6" w14:textId="5641FD3E" w:rsidR="00803E71" w:rsidRPr="007B2CBD" w:rsidRDefault="00803E71" w:rsidP="00803E71">
      <w:pPr>
        <w:pStyle w:val="NoSpacing"/>
        <w:spacing w:line="276" w:lineRule="auto"/>
        <w:rPr>
          <w:rFonts w:ascii="Calibri" w:hAnsi="Calibri" w:cs="Calibri"/>
          <w:bCs/>
          <w:sz w:val="28"/>
          <w:szCs w:val="28"/>
        </w:rPr>
      </w:pPr>
      <w:r w:rsidRPr="007B2CBD">
        <w:rPr>
          <w:rFonts w:ascii="Calibri" w:hAnsi="Calibri" w:cs="Calibri"/>
          <w:bCs/>
          <w:sz w:val="28"/>
          <w:szCs w:val="28"/>
        </w:rPr>
        <w:t xml:space="preserve">PEER REVIEWER </w:t>
      </w:r>
    </w:p>
    <w:p w14:paraId="23B664FB" w14:textId="617A3DDE" w:rsidR="00803E71" w:rsidRPr="007B2CBD" w:rsidRDefault="00803E71" w:rsidP="00803E71">
      <w:pPr>
        <w:pStyle w:val="NoSpacing"/>
        <w:spacing w:line="276" w:lineRule="auto"/>
        <w:rPr>
          <w:rFonts w:ascii="Calibri" w:hAnsi="Calibri" w:cs="Calibri"/>
          <w:bCs/>
        </w:rPr>
      </w:pPr>
      <w:r w:rsidRPr="007B2CBD">
        <w:rPr>
          <w:rFonts w:ascii="Calibri" w:hAnsi="Calibri" w:cs="Calibri"/>
          <w:bCs/>
        </w:rPr>
        <w:t xml:space="preserve">PLOS ONE, Medical Hypotheses, Journal of Human Evolution </w:t>
      </w:r>
      <w:r w:rsidRPr="007B2CBD">
        <w:rPr>
          <w:rFonts w:ascii="Calibri" w:hAnsi="Calibri" w:cs="Calibri"/>
        </w:rPr>
        <w:tab/>
      </w:r>
      <w:r w:rsidRPr="007B2CBD">
        <w:rPr>
          <w:rFonts w:ascii="Calibri" w:hAnsi="Calibri" w:cs="Calibri"/>
        </w:rPr>
        <w:tab/>
      </w:r>
      <w:r w:rsidRPr="007B2CBD">
        <w:rPr>
          <w:rFonts w:ascii="Calibri" w:hAnsi="Calibri" w:cs="Calibri"/>
        </w:rPr>
        <w:tab/>
      </w:r>
      <w:r w:rsidRPr="007B2CBD">
        <w:rPr>
          <w:rFonts w:ascii="Calibri" w:hAnsi="Calibri" w:cs="Calibri"/>
        </w:rPr>
        <w:tab/>
      </w:r>
    </w:p>
    <w:p w14:paraId="274CBF09" w14:textId="77777777" w:rsidR="00803E71" w:rsidRPr="007B2CBD" w:rsidRDefault="00803E71" w:rsidP="00803E71">
      <w:pPr>
        <w:pStyle w:val="NoSpacing"/>
        <w:spacing w:line="276" w:lineRule="auto"/>
        <w:rPr>
          <w:rFonts w:ascii="Calibri" w:hAnsi="Calibri" w:cs="Calibri"/>
          <w:b/>
        </w:rPr>
      </w:pPr>
    </w:p>
    <w:p w14:paraId="46498B8B" w14:textId="62C8048C" w:rsidR="00803E71" w:rsidRPr="007B2CBD" w:rsidRDefault="00803E71" w:rsidP="00803E71">
      <w:pPr>
        <w:pStyle w:val="NoSpacing"/>
        <w:spacing w:line="276" w:lineRule="auto"/>
        <w:rPr>
          <w:rFonts w:ascii="Calibri" w:hAnsi="Calibri" w:cs="Calibri"/>
          <w:bCs/>
          <w:iCs/>
          <w:sz w:val="28"/>
          <w:szCs w:val="28"/>
        </w:rPr>
      </w:pPr>
      <w:r w:rsidRPr="007B2CBD">
        <w:rPr>
          <w:rFonts w:ascii="Calibri" w:hAnsi="Calibri" w:cs="Calibri"/>
          <w:bCs/>
          <w:sz w:val="28"/>
          <w:szCs w:val="28"/>
        </w:rPr>
        <w:t>REFERENCES</w:t>
      </w:r>
    </w:p>
    <w:p w14:paraId="169AAFFB" w14:textId="0694D0CC" w:rsidR="00A0757B" w:rsidRPr="007B2CBD" w:rsidRDefault="006F1810" w:rsidP="00B80B12">
      <w:pPr>
        <w:pStyle w:val="NoSpacing"/>
        <w:numPr>
          <w:ilvl w:val="0"/>
          <w:numId w:val="46"/>
        </w:numPr>
        <w:spacing w:line="276" w:lineRule="auto"/>
        <w:rPr>
          <w:rFonts w:ascii="Calibri" w:hAnsi="Calibri" w:cs="Calibri"/>
          <w:bCs/>
        </w:rPr>
      </w:pPr>
      <w:r w:rsidRPr="007B2CBD">
        <w:rPr>
          <w:rFonts w:ascii="Calibri" w:hAnsi="Calibri" w:cs="Calibri"/>
          <w:b/>
        </w:rPr>
        <w:t xml:space="preserve">Melanie Martin, PhD </w:t>
      </w:r>
      <w:r w:rsidRPr="007B2CBD">
        <w:rPr>
          <w:rFonts w:ascii="Calibri" w:hAnsi="Calibri" w:cs="Calibri"/>
          <w:bCs/>
        </w:rPr>
        <w:t xml:space="preserve">| </w:t>
      </w:r>
      <w:r w:rsidR="00A0757B" w:rsidRPr="007B2CBD">
        <w:rPr>
          <w:rFonts w:ascii="Calibri" w:hAnsi="Calibri" w:cs="Calibri"/>
        </w:rPr>
        <w:t>Ass</w:t>
      </w:r>
      <w:r w:rsidR="00B9560F" w:rsidRPr="007B2CBD">
        <w:rPr>
          <w:rFonts w:ascii="Calibri" w:hAnsi="Calibri" w:cs="Calibri"/>
        </w:rPr>
        <w:t xml:space="preserve">istant </w:t>
      </w:r>
      <w:r w:rsidR="00A0757B" w:rsidRPr="007B2CBD">
        <w:rPr>
          <w:rFonts w:ascii="Calibri" w:hAnsi="Calibri" w:cs="Calibri"/>
        </w:rPr>
        <w:t>Professor, University of Washington</w:t>
      </w:r>
      <w:r w:rsidR="00A0757B" w:rsidRPr="007B2CBD">
        <w:rPr>
          <w:rFonts w:ascii="Calibri" w:hAnsi="Calibri" w:cs="Calibri"/>
          <w:bCs/>
        </w:rPr>
        <w:t xml:space="preserve"> </w:t>
      </w:r>
    </w:p>
    <w:p w14:paraId="692FCC3E" w14:textId="38E0CB3C" w:rsidR="007D1D33" w:rsidRPr="007B2CBD" w:rsidRDefault="007D1D33" w:rsidP="00B80B12">
      <w:pPr>
        <w:pStyle w:val="NoSpacing"/>
        <w:spacing w:line="276" w:lineRule="auto"/>
        <w:ind w:left="360"/>
        <w:rPr>
          <w:rFonts w:ascii="Calibri" w:hAnsi="Calibri" w:cs="Calibri"/>
          <w:bCs/>
        </w:rPr>
      </w:pPr>
      <w:r w:rsidRPr="007B2CBD">
        <w:rPr>
          <w:rFonts w:ascii="Calibri" w:hAnsi="Calibri" w:cs="Calibri"/>
          <w:bCs/>
        </w:rPr>
        <w:t xml:space="preserve">PhD committee member </w:t>
      </w:r>
      <w:r w:rsidR="00B05285" w:rsidRPr="007B2CBD">
        <w:rPr>
          <w:rFonts w:ascii="Calibri" w:hAnsi="Calibri" w:cs="Calibri"/>
          <w:bCs/>
        </w:rPr>
        <w:t>|</w:t>
      </w:r>
      <w:r w:rsidRPr="007B2CBD">
        <w:rPr>
          <w:rFonts w:ascii="Calibri" w:hAnsi="Calibri" w:cs="Calibri"/>
          <w:bCs/>
        </w:rPr>
        <w:t xml:space="preserve"> </w:t>
      </w:r>
      <w:r w:rsidR="00F7650F" w:rsidRPr="007B2CBD">
        <w:rPr>
          <w:rFonts w:ascii="Calibri" w:hAnsi="Calibri" w:cs="Calibri"/>
          <w:bCs/>
        </w:rPr>
        <w:t>C</w:t>
      </w:r>
      <w:r w:rsidR="00C217E6" w:rsidRPr="007B2CBD">
        <w:rPr>
          <w:rFonts w:ascii="Calibri" w:hAnsi="Calibri" w:cs="Calibri"/>
          <w:bCs/>
        </w:rPr>
        <w:t xml:space="preserve">o-author </w:t>
      </w:r>
      <w:r w:rsidR="00B05285" w:rsidRPr="007B2CBD">
        <w:rPr>
          <w:rFonts w:ascii="Calibri" w:hAnsi="Calibri" w:cs="Calibri"/>
          <w:bCs/>
        </w:rPr>
        <w:t>|</w:t>
      </w:r>
      <w:r w:rsidR="00C217E6" w:rsidRPr="007B2CBD">
        <w:rPr>
          <w:rFonts w:ascii="Calibri" w:hAnsi="Calibri" w:cs="Calibri"/>
          <w:bCs/>
        </w:rPr>
        <w:t xml:space="preserve"> </w:t>
      </w:r>
      <w:r w:rsidR="00F7650F" w:rsidRPr="007B2CBD">
        <w:rPr>
          <w:rFonts w:ascii="Calibri" w:hAnsi="Calibri" w:cs="Calibri"/>
          <w:bCs/>
        </w:rPr>
        <w:t>C</w:t>
      </w:r>
      <w:r w:rsidR="00C217E6" w:rsidRPr="007B2CBD">
        <w:rPr>
          <w:rFonts w:ascii="Calibri" w:hAnsi="Calibri" w:cs="Calibri"/>
          <w:bCs/>
        </w:rPr>
        <w:t xml:space="preserve">urrent supervisor </w:t>
      </w:r>
    </w:p>
    <w:p w14:paraId="033F12CB" w14:textId="0A0C8AE0" w:rsidR="00A0757B" w:rsidRPr="007B2CBD" w:rsidRDefault="00CD6A75" w:rsidP="00B80B12">
      <w:pPr>
        <w:pStyle w:val="NoSpacing"/>
        <w:spacing w:line="276" w:lineRule="auto"/>
        <w:ind w:left="360"/>
        <w:rPr>
          <w:rFonts w:ascii="Calibri" w:hAnsi="Calibri" w:cs="Calibri"/>
          <w:bCs/>
          <w:iCs/>
        </w:rPr>
      </w:pPr>
      <w:r w:rsidRPr="007B2CBD">
        <w:rPr>
          <w:rFonts w:ascii="Calibri" w:hAnsi="Calibri" w:cs="Calibri"/>
          <w:bCs/>
          <w:iCs/>
        </w:rPr>
        <w:t xml:space="preserve">Email: </w:t>
      </w:r>
      <w:hyperlink r:id="rId16" w:history="1">
        <w:r w:rsidRPr="007B2CBD">
          <w:rPr>
            <w:rStyle w:val="Hyperlink"/>
            <w:rFonts w:ascii="Calibri" w:eastAsia="Times New Roman" w:hAnsi="Calibri" w:cs="Calibri"/>
          </w:rPr>
          <w:t>martinm7@uw.edu</w:t>
        </w:r>
      </w:hyperlink>
      <w:r w:rsidRPr="007B2CBD">
        <w:rPr>
          <w:rFonts w:ascii="Calibri" w:hAnsi="Calibri" w:cs="Calibri"/>
          <w:bCs/>
          <w:iCs/>
        </w:rPr>
        <w:t xml:space="preserve"> | Phone: </w:t>
      </w:r>
      <w:r w:rsidR="00A0757B" w:rsidRPr="007B2CBD">
        <w:rPr>
          <w:rFonts w:ascii="Calibri" w:hAnsi="Calibri" w:cs="Calibri"/>
        </w:rPr>
        <w:t>(805) 722-8668</w:t>
      </w:r>
    </w:p>
    <w:p w14:paraId="2E2A8981" w14:textId="0B0B1ED8" w:rsidR="00CD6A75" w:rsidRPr="007B2CBD" w:rsidRDefault="00803E71" w:rsidP="00B80B12">
      <w:pPr>
        <w:pStyle w:val="ListParagraph"/>
        <w:numPr>
          <w:ilvl w:val="0"/>
          <w:numId w:val="46"/>
        </w:numPr>
        <w:rPr>
          <w:rFonts w:ascii="Calibri" w:hAnsi="Calibri" w:cs="Calibri"/>
          <w:iCs/>
          <w:sz w:val="22"/>
          <w:szCs w:val="22"/>
        </w:rPr>
      </w:pPr>
      <w:r w:rsidRPr="007B2CBD">
        <w:rPr>
          <w:rFonts w:ascii="Calibri" w:hAnsi="Calibri" w:cs="Calibri"/>
          <w:b/>
          <w:iCs/>
          <w:sz w:val="22"/>
          <w:szCs w:val="22"/>
        </w:rPr>
        <w:t xml:space="preserve">Amy Boddy, PhD </w:t>
      </w:r>
      <w:r w:rsidRPr="007B2CBD">
        <w:rPr>
          <w:rFonts w:ascii="Calibri" w:hAnsi="Calibri" w:cs="Calibri"/>
          <w:bCs/>
          <w:iCs/>
          <w:sz w:val="22"/>
          <w:szCs w:val="22"/>
        </w:rPr>
        <w:t xml:space="preserve">| </w:t>
      </w:r>
      <w:r w:rsidR="00B9560F" w:rsidRPr="007B2CBD">
        <w:rPr>
          <w:rFonts w:ascii="Calibri" w:hAnsi="Calibri" w:cs="Calibri"/>
          <w:iCs/>
          <w:sz w:val="22"/>
          <w:szCs w:val="22"/>
        </w:rPr>
        <w:t xml:space="preserve">Associate </w:t>
      </w:r>
      <w:r w:rsidR="00A0757B" w:rsidRPr="007B2CBD">
        <w:rPr>
          <w:rFonts w:ascii="Calibri" w:hAnsi="Calibri" w:cs="Calibri"/>
          <w:iCs/>
          <w:sz w:val="22"/>
          <w:szCs w:val="22"/>
        </w:rPr>
        <w:t xml:space="preserve">Professor, University of California Santa Barbara </w:t>
      </w:r>
    </w:p>
    <w:p w14:paraId="38157ABF" w14:textId="02ACB3CB" w:rsidR="00C217E6" w:rsidRPr="007B2CBD" w:rsidRDefault="00C217E6" w:rsidP="00B80B12">
      <w:pPr>
        <w:pStyle w:val="ListParagraph"/>
        <w:ind w:left="360"/>
        <w:rPr>
          <w:rFonts w:ascii="Calibri" w:hAnsi="Calibri" w:cs="Calibri"/>
          <w:bCs/>
          <w:iCs/>
          <w:sz w:val="22"/>
          <w:szCs w:val="22"/>
        </w:rPr>
      </w:pPr>
      <w:r w:rsidRPr="007B2CBD">
        <w:rPr>
          <w:rFonts w:ascii="Calibri" w:hAnsi="Calibri" w:cs="Calibri"/>
          <w:bCs/>
          <w:iCs/>
          <w:sz w:val="22"/>
          <w:szCs w:val="22"/>
        </w:rPr>
        <w:t xml:space="preserve">PhD chair </w:t>
      </w:r>
      <w:r w:rsidR="00B05285" w:rsidRPr="007B2CBD">
        <w:rPr>
          <w:rFonts w:ascii="Calibri" w:hAnsi="Calibri" w:cs="Calibri"/>
          <w:bCs/>
          <w:iCs/>
          <w:sz w:val="22"/>
          <w:szCs w:val="22"/>
        </w:rPr>
        <w:t>|</w:t>
      </w:r>
      <w:r w:rsidRPr="007B2CBD">
        <w:rPr>
          <w:rFonts w:ascii="Calibri" w:hAnsi="Calibri" w:cs="Calibri"/>
          <w:bCs/>
          <w:iCs/>
          <w:sz w:val="22"/>
          <w:szCs w:val="22"/>
        </w:rPr>
        <w:t xml:space="preserve"> </w:t>
      </w:r>
      <w:r w:rsidR="0096689C" w:rsidRPr="007B2CBD">
        <w:rPr>
          <w:rFonts w:ascii="Calibri" w:hAnsi="Calibri" w:cs="Calibri"/>
          <w:bCs/>
          <w:iCs/>
          <w:sz w:val="22"/>
          <w:szCs w:val="22"/>
        </w:rPr>
        <w:t>C</w:t>
      </w:r>
      <w:r w:rsidRPr="007B2CBD">
        <w:rPr>
          <w:rFonts w:ascii="Calibri" w:hAnsi="Calibri" w:cs="Calibri"/>
          <w:bCs/>
          <w:iCs/>
          <w:sz w:val="22"/>
          <w:szCs w:val="22"/>
        </w:rPr>
        <w:t xml:space="preserve">o-author </w:t>
      </w:r>
      <w:r w:rsidR="00B05285" w:rsidRPr="007B2CBD">
        <w:rPr>
          <w:rFonts w:ascii="Calibri" w:hAnsi="Calibri" w:cs="Calibri"/>
          <w:bCs/>
          <w:iCs/>
          <w:sz w:val="22"/>
          <w:szCs w:val="22"/>
        </w:rPr>
        <w:t>|</w:t>
      </w:r>
      <w:r w:rsidRPr="007B2CBD">
        <w:rPr>
          <w:rFonts w:ascii="Calibri" w:hAnsi="Calibri" w:cs="Calibri"/>
          <w:bCs/>
          <w:iCs/>
          <w:sz w:val="22"/>
          <w:szCs w:val="22"/>
        </w:rPr>
        <w:t xml:space="preserve"> </w:t>
      </w:r>
      <w:r w:rsidR="0096689C" w:rsidRPr="007B2CBD">
        <w:rPr>
          <w:rFonts w:ascii="Calibri" w:hAnsi="Calibri" w:cs="Calibri"/>
          <w:bCs/>
          <w:iCs/>
          <w:sz w:val="22"/>
          <w:szCs w:val="22"/>
        </w:rPr>
        <w:t>C</w:t>
      </w:r>
      <w:r w:rsidRPr="007B2CBD">
        <w:rPr>
          <w:rFonts w:ascii="Calibri" w:hAnsi="Calibri" w:cs="Calibri"/>
          <w:bCs/>
          <w:iCs/>
          <w:sz w:val="22"/>
          <w:szCs w:val="22"/>
        </w:rPr>
        <w:t xml:space="preserve">o-principal investigator of Seattle Postpartum Health Study </w:t>
      </w:r>
    </w:p>
    <w:p w14:paraId="040A3F2F" w14:textId="3163AEB0" w:rsidR="00A058D2" w:rsidRPr="007B2CBD" w:rsidRDefault="00CD6A75" w:rsidP="00B80B12">
      <w:pPr>
        <w:pStyle w:val="ListParagraph"/>
        <w:ind w:left="360"/>
        <w:rPr>
          <w:rFonts w:ascii="Calibri" w:hAnsi="Calibri" w:cs="Calibri"/>
          <w:iCs/>
          <w:sz w:val="22"/>
          <w:szCs w:val="22"/>
        </w:rPr>
      </w:pPr>
      <w:r w:rsidRPr="007B2CBD">
        <w:rPr>
          <w:rFonts w:ascii="Calibri" w:hAnsi="Calibri" w:cs="Calibri"/>
          <w:bCs/>
          <w:iCs/>
          <w:sz w:val="22"/>
          <w:szCs w:val="22"/>
        </w:rPr>
        <w:t xml:space="preserve">Email: </w:t>
      </w:r>
      <w:hyperlink r:id="rId17" w:history="1">
        <w:r w:rsidR="00A0757B" w:rsidRPr="007B2CBD">
          <w:rPr>
            <w:rStyle w:val="Hyperlink"/>
            <w:rFonts w:ascii="Calibri" w:hAnsi="Calibri" w:cs="Calibri"/>
            <w:iCs/>
            <w:sz w:val="22"/>
            <w:szCs w:val="22"/>
          </w:rPr>
          <w:t>amyboddy@ucsb.edu</w:t>
        </w:r>
      </w:hyperlink>
      <w:r w:rsidR="00803E71" w:rsidRPr="007B2CBD">
        <w:rPr>
          <w:rFonts w:ascii="Calibri" w:hAnsi="Calibri" w:cs="Calibri"/>
          <w:b/>
          <w:iCs/>
          <w:sz w:val="22"/>
          <w:szCs w:val="22"/>
        </w:rPr>
        <w:t xml:space="preserve"> </w:t>
      </w:r>
      <w:r w:rsidRPr="007B2CBD">
        <w:rPr>
          <w:rFonts w:ascii="Calibri" w:hAnsi="Calibri" w:cs="Calibri"/>
          <w:bCs/>
          <w:iCs/>
          <w:sz w:val="22"/>
          <w:szCs w:val="22"/>
        </w:rPr>
        <w:t xml:space="preserve">| </w:t>
      </w:r>
      <w:r w:rsidRPr="007B2CBD">
        <w:rPr>
          <w:rFonts w:ascii="Calibri" w:hAnsi="Calibri" w:cs="Calibri"/>
          <w:iCs/>
          <w:sz w:val="22"/>
          <w:szCs w:val="22"/>
        </w:rPr>
        <w:t xml:space="preserve">Phone: </w:t>
      </w:r>
      <w:r w:rsidR="00803E71" w:rsidRPr="007B2CBD">
        <w:rPr>
          <w:rFonts w:ascii="Calibri" w:hAnsi="Calibri" w:cs="Calibri"/>
          <w:iCs/>
          <w:sz w:val="22"/>
          <w:szCs w:val="22"/>
        </w:rPr>
        <w:t>(</w:t>
      </w:r>
      <w:r w:rsidR="003F363C" w:rsidRPr="007B2CBD">
        <w:rPr>
          <w:rFonts w:ascii="Calibri" w:hAnsi="Calibri" w:cs="Calibri"/>
          <w:iCs/>
          <w:sz w:val="22"/>
          <w:szCs w:val="22"/>
        </w:rPr>
        <w:t>586</w:t>
      </w:r>
      <w:r w:rsidR="00803E71" w:rsidRPr="007B2CBD">
        <w:rPr>
          <w:rFonts w:ascii="Calibri" w:hAnsi="Calibri" w:cs="Calibri"/>
          <w:iCs/>
          <w:sz w:val="22"/>
          <w:szCs w:val="22"/>
        </w:rPr>
        <w:t xml:space="preserve">) </w:t>
      </w:r>
      <w:r w:rsidR="003F363C" w:rsidRPr="007B2CBD">
        <w:rPr>
          <w:rFonts w:ascii="Calibri" w:hAnsi="Calibri" w:cs="Calibri"/>
          <w:iCs/>
          <w:sz w:val="22"/>
          <w:szCs w:val="22"/>
        </w:rPr>
        <w:t>713</w:t>
      </w:r>
      <w:r w:rsidR="00803E71" w:rsidRPr="007B2CBD">
        <w:rPr>
          <w:rFonts w:ascii="Calibri" w:hAnsi="Calibri" w:cs="Calibri"/>
          <w:iCs/>
          <w:sz w:val="22"/>
          <w:szCs w:val="22"/>
        </w:rPr>
        <w:t>-</w:t>
      </w:r>
      <w:r w:rsidR="003F363C" w:rsidRPr="007B2CBD">
        <w:rPr>
          <w:rFonts w:ascii="Calibri" w:hAnsi="Calibri" w:cs="Calibri"/>
          <w:iCs/>
          <w:sz w:val="22"/>
          <w:szCs w:val="22"/>
        </w:rPr>
        <w:t>8120</w:t>
      </w:r>
    </w:p>
    <w:p w14:paraId="551D5AF1" w14:textId="73E5CAC6" w:rsidR="00803E71" w:rsidRPr="007B2CBD" w:rsidRDefault="00D879EF" w:rsidP="00B80B12">
      <w:pPr>
        <w:pStyle w:val="NoSpacing"/>
        <w:numPr>
          <w:ilvl w:val="0"/>
          <w:numId w:val="46"/>
        </w:numPr>
        <w:spacing w:line="276" w:lineRule="auto"/>
        <w:rPr>
          <w:rFonts w:ascii="Calibri" w:hAnsi="Calibri" w:cs="Calibri"/>
          <w:bCs/>
          <w:iCs/>
        </w:rPr>
      </w:pPr>
      <w:r w:rsidRPr="007B2CBD">
        <w:rPr>
          <w:rFonts w:ascii="Calibri" w:hAnsi="Calibri" w:cs="Calibri"/>
          <w:b/>
          <w:iCs/>
        </w:rPr>
        <w:t xml:space="preserve">Michael </w:t>
      </w:r>
      <w:proofErr w:type="spellStart"/>
      <w:r w:rsidRPr="007B2CBD">
        <w:rPr>
          <w:rFonts w:ascii="Calibri" w:hAnsi="Calibri" w:cs="Calibri"/>
          <w:b/>
          <w:iCs/>
        </w:rPr>
        <w:t>Gurven</w:t>
      </w:r>
      <w:proofErr w:type="spellEnd"/>
      <w:r w:rsidRPr="007B2CBD">
        <w:rPr>
          <w:rFonts w:ascii="Calibri" w:hAnsi="Calibri" w:cs="Calibri"/>
          <w:b/>
          <w:iCs/>
        </w:rPr>
        <w:t>, PhD</w:t>
      </w:r>
      <w:r w:rsidR="00803E71" w:rsidRPr="007B2CBD">
        <w:rPr>
          <w:rFonts w:ascii="Calibri" w:hAnsi="Calibri" w:cs="Calibri"/>
          <w:b/>
          <w:iCs/>
        </w:rPr>
        <w:t xml:space="preserve"> </w:t>
      </w:r>
      <w:r w:rsidR="00803E71" w:rsidRPr="007B2CBD">
        <w:rPr>
          <w:rFonts w:ascii="Calibri" w:hAnsi="Calibri" w:cs="Calibri"/>
          <w:bCs/>
          <w:iCs/>
        </w:rPr>
        <w:t xml:space="preserve">| </w:t>
      </w:r>
      <w:r w:rsidR="00B9560F" w:rsidRPr="007B2CBD">
        <w:rPr>
          <w:rFonts w:ascii="Calibri" w:hAnsi="Calibri" w:cs="Calibri"/>
          <w:iCs/>
        </w:rPr>
        <w:t>Associate</w:t>
      </w:r>
      <w:r w:rsidR="007A3375" w:rsidRPr="007B2CBD">
        <w:rPr>
          <w:rFonts w:ascii="Calibri" w:hAnsi="Calibri" w:cs="Calibri"/>
          <w:iCs/>
        </w:rPr>
        <w:t xml:space="preserve"> Professor, University of California Santa Barbara </w:t>
      </w:r>
    </w:p>
    <w:p w14:paraId="13E252BA" w14:textId="76684A61" w:rsidR="00C217E6" w:rsidRPr="007B2CBD" w:rsidRDefault="00C217E6" w:rsidP="00B80B12">
      <w:pPr>
        <w:pStyle w:val="NoSpacing"/>
        <w:spacing w:line="276" w:lineRule="auto"/>
        <w:ind w:left="360"/>
        <w:rPr>
          <w:rFonts w:ascii="Calibri" w:hAnsi="Calibri" w:cs="Calibri"/>
          <w:bCs/>
          <w:iCs/>
        </w:rPr>
      </w:pPr>
      <w:r w:rsidRPr="007B2CBD">
        <w:rPr>
          <w:rFonts w:ascii="Calibri" w:hAnsi="Calibri" w:cs="Calibri"/>
          <w:bCs/>
          <w:iCs/>
        </w:rPr>
        <w:t xml:space="preserve">PhD committee member </w:t>
      </w:r>
      <w:r w:rsidR="00B05285" w:rsidRPr="007B2CBD">
        <w:rPr>
          <w:rFonts w:ascii="Calibri" w:hAnsi="Calibri" w:cs="Calibri"/>
          <w:bCs/>
          <w:iCs/>
        </w:rPr>
        <w:t>|</w:t>
      </w:r>
      <w:r w:rsidRPr="007B2CBD">
        <w:rPr>
          <w:rFonts w:ascii="Calibri" w:hAnsi="Calibri" w:cs="Calibri"/>
          <w:bCs/>
          <w:iCs/>
        </w:rPr>
        <w:t xml:space="preserve"> </w:t>
      </w:r>
      <w:r w:rsidR="00F7650F" w:rsidRPr="007B2CBD">
        <w:rPr>
          <w:rFonts w:ascii="Calibri" w:hAnsi="Calibri" w:cs="Calibri"/>
          <w:bCs/>
          <w:iCs/>
        </w:rPr>
        <w:t>C</w:t>
      </w:r>
      <w:r w:rsidRPr="007B2CBD">
        <w:rPr>
          <w:rFonts w:ascii="Calibri" w:hAnsi="Calibri" w:cs="Calibri"/>
          <w:bCs/>
          <w:iCs/>
        </w:rPr>
        <w:t xml:space="preserve">o-author </w:t>
      </w:r>
      <w:r w:rsidR="00B05285" w:rsidRPr="007B2CBD">
        <w:rPr>
          <w:rFonts w:ascii="Calibri" w:hAnsi="Calibri" w:cs="Calibri"/>
          <w:bCs/>
          <w:iCs/>
        </w:rPr>
        <w:t>|</w:t>
      </w:r>
      <w:r w:rsidRPr="007B2CBD">
        <w:rPr>
          <w:rFonts w:ascii="Calibri" w:hAnsi="Calibri" w:cs="Calibri"/>
          <w:bCs/>
          <w:iCs/>
        </w:rPr>
        <w:t xml:space="preserve"> </w:t>
      </w:r>
      <w:r w:rsidR="00F7650F" w:rsidRPr="007B2CBD">
        <w:rPr>
          <w:rFonts w:ascii="Calibri" w:hAnsi="Calibri" w:cs="Calibri"/>
          <w:bCs/>
          <w:iCs/>
        </w:rPr>
        <w:t>D</w:t>
      </w:r>
      <w:r w:rsidRPr="007B2CBD">
        <w:rPr>
          <w:rFonts w:ascii="Calibri" w:hAnsi="Calibri" w:cs="Calibri"/>
          <w:bCs/>
          <w:iCs/>
        </w:rPr>
        <w:t>irector of Tsimane Health and Life History Project</w:t>
      </w:r>
    </w:p>
    <w:p w14:paraId="6823DAF1" w14:textId="0C27932C" w:rsidR="00803E71" w:rsidRPr="007B2CBD" w:rsidRDefault="00CD6A75" w:rsidP="00B80B12">
      <w:pPr>
        <w:pStyle w:val="NoSpacing"/>
        <w:spacing w:line="276" w:lineRule="auto"/>
        <w:ind w:left="360"/>
        <w:rPr>
          <w:rFonts w:ascii="Calibri" w:hAnsi="Calibri" w:cs="Calibri"/>
          <w:iCs/>
          <w:bdr w:val="none" w:sz="0" w:space="0" w:color="auto" w:frame="1"/>
        </w:rPr>
      </w:pPr>
      <w:r w:rsidRPr="007B2CBD">
        <w:rPr>
          <w:rFonts w:ascii="Calibri" w:hAnsi="Calibri" w:cs="Calibri"/>
          <w:bCs/>
          <w:iCs/>
        </w:rPr>
        <w:t xml:space="preserve">Email: </w:t>
      </w:r>
      <w:hyperlink r:id="rId18" w:history="1">
        <w:r w:rsidR="00F7650F" w:rsidRPr="007B2CBD">
          <w:rPr>
            <w:rStyle w:val="Hyperlink"/>
            <w:rFonts w:ascii="Calibri" w:hAnsi="Calibri" w:cs="Calibri"/>
            <w:iCs/>
            <w:bdr w:val="none" w:sz="0" w:space="0" w:color="auto" w:frame="1"/>
          </w:rPr>
          <w:t>gurven@gmail.com</w:t>
        </w:r>
      </w:hyperlink>
      <w:r w:rsidR="00803E71" w:rsidRPr="007B2CBD">
        <w:rPr>
          <w:rFonts w:ascii="Calibri" w:hAnsi="Calibri" w:cs="Calibri"/>
          <w:iCs/>
          <w:bdr w:val="none" w:sz="0" w:space="0" w:color="auto" w:frame="1"/>
        </w:rPr>
        <w:t xml:space="preserve"> </w:t>
      </w:r>
      <w:r w:rsidRPr="007B2CBD">
        <w:rPr>
          <w:rFonts w:ascii="Calibri" w:hAnsi="Calibri" w:cs="Calibri"/>
          <w:bCs/>
          <w:iCs/>
        </w:rPr>
        <w:t xml:space="preserve">| Phone: </w:t>
      </w:r>
      <w:r w:rsidR="00803E71" w:rsidRPr="007B2CBD">
        <w:rPr>
          <w:rFonts w:ascii="Calibri" w:hAnsi="Calibri" w:cs="Calibri"/>
          <w:iCs/>
          <w:color w:val="000000" w:themeColor="text1"/>
        </w:rPr>
        <w:t>(</w:t>
      </w:r>
      <w:r w:rsidR="006564AD" w:rsidRPr="007B2CBD">
        <w:rPr>
          <w:rFonts w:ascii="Calibri" w:hAnsi="Calibri" w:cs="Calibri"/>
          <w:iCs/>
          <w:color w:val="000000" w:themeColor="text1"/>
        </w:rPr>
        <w:t>805</w:t>
      </w:r>
      <w:r w:rsidR="00803E71" w:rsidRPr="007B2CBD">
        <w:rPr>
          <w:rFonts w:ascii="Calibri" w:hAnsi="Calibri" w:cs="Calibri"/>
          <w:iCs/>
          <w:color w:val="000000" w:themeColor="text1"/>
        </w:rPr>
        <w:t xml:space="preserve">) </w:t>
      </w:r>
      <w:r w:rsidR="006564AD" w:rsidRPr="007B2CBD">
        <w:rPr>
          <w:rFonts w:ascii="Calibri" w:hAnsi="Calibri" w:cs="Calibri"/>
          <w:iCs/>
          <w:color w:val="000000" w:themeColor="text1"/>
        </w:rPr>
        <w:t>455-7238</w:t>
      </w:r>
    </w:p>
    <w:sectPr w:rsidR="00803E71" w:rsidRPr="007B2CBD" w:rsidSect="00FB370D">
      <w:headerReference w:type="default" r:id="rId19"/>
      <w:footerReference w:type="even" r:id="rId20"/>
      <w:footerReference w:type="default" r:id="rId21"/>
      <w:headerReference w:type="first" r:id="rId22"/>
      <w:type w:val="continuous"/>
      <w:pgSz w:w="12240" w:h="15840"/>
      <w:pgMar w:top="1080" w:right="1080" w:bottom="1080" w:left="1080" w:header="0" w:footer="720" w:gutter="0"/>
      <w:cols w:sep="1"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C16EDA2" w14:textId="77777777" w:rsidR="00F66831" w:rsidRDefault="00F66831" w:rsidP="000A055A">
      <w:r>
        <w:separator/>
      </w:r>
    </w:p>
  </w:endnote>
  <w:endnote w:type="continuationSeparator" w:id="0">
    <w:p w14:paraId="691504B2" w14:textId="77777777" w:rsidR="00F66831" w:rsidRDefault="00F66831" w:rsidP="000A055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21789054"/>
      <w:docPartObj>
        <w:docPartGallery w:val="Page Numbers (Bottom of Page)"/>
        <w:docPartUnique/>
      </w:docPartObj>
    </w:sdtPr>
    <w:sdtContent>
      <w:p w14:paraId="6FBAB99D" w14:textId="77777777" w:rsidR="0028421A" w:rsidRDefault="0028421A" w:rsidP="00563272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696FC1EE" w14:textId="77777777" w:rsidR="0028421A" w:rsidRDefault="0028421A" w:rsidP="006A32B4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BA0CA3F" w14:textId="323BB605" w:rsidR="0028421A" w:rsidRPr="004528F1" w:rsidRDefault="0028421A" w:rsidP="004528F1">
    <w:pPr>
      <w:pStyle w:val="Footer"/>
      <w:ind w:right="360"/>
      <w:rPr>
        <w:rFonts w:ascii="Calibri" w:hAnsi="Calibri" w:cs="Calibri"/>
        <w:sz w:val="22"/>
        <w:szCs w:val="22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857582539"/>
      <w:docPartObj>
        <w:docPartGallery w:val="Page Numbers (Bottom of Page)"/>
        <w:docPartUnique/>
      </w:docPartObj>
    </w:sdtPr>
    <w:sdtContent>
      <w:p w14:paraId="0DDD0953" w14:textId="77777777" w:rsidR="004C6774" w:rsidRDefault="004C6774" w:rsidP="00563272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73BB681A" w14:textId="77777777" w:rsidR="004C6774" w:rsidRDefault="004C6774" w:rsidP="006A32B4">
    <w:pPr>
      <w:pStyle w:val="Footer"/>
      <w:ind w:right="360"/>
    </w:pPr>
  </w:p>
  <w:p w14:paraId="0F9A4A7B" w14:textId="77777777" w:rsidR="00EA204F" w:rsidRDefault="00EA204F"/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433BD46" w14:textId="751028F4" w:rsidR="004C6774" w:rsidRPr="009E205D" w:rsidRDefault="004C6774" w:rsidP="009E205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DC7A955" w14:textId="77777777" w:rsidR="00F66831" w:rsidRDefault="00F66831" w:rsidP="000A055A">
      <w:r>
        <w:separator/>
      </w:r>
    </w:p>
  </w:footnote>
  <w:footnote w:type="continuationSeparator" w:id="0">
    <w:p w14:paraId="057097D9" w14:textId="77777777" w:rsidR="00F66831" w:rsidRDefault="00F66831" w:rsidP="000A055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27F30E8" w14:textId="7AB093C0" w:rsidR="003172CE" w:rsidRDefault="003172CE" w:rsidP="003172CE">
    <w:pPr>
      <w:pStyle w:val="Header"/>
      <w:jc w:val="cent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E2AF37F" w14:textId="77777777" w:rsidR="0028421A" w:rsidRPr="00511BA6" w:rsidRDefault="0028421A">
    <w:pPr>
      <w:pStyle w:val="Header"/>
      <w:rPr>
        <w:rFonts w:ascii="Calibri" w:hAnsi="Calibri" w:cs="Calibri"/>
      </w:rPr>
    </w:pPr>
    <w:r>
      <w:tab/>
    </w:r>
    <w: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80C6D63" w14:textId="77777777" w:rsidR="0028421A" w:rsidRPr="00B643BD" w:rsidRDefault="0028421A" w:rsidP="00B643BD">
    <w:pPr>
      <w:pStyle w:val="Header"/>
      <w:jc w:val="right"/>
      <w:rPr>
        <w:rFonts w:ascii="Calibri" w:hAnsi="Calibri" w:cs="Calibri"/>
      </w:rPr>
    </w:pPr>
    <w:r w:rsidRPr="009225AA">
      <w:rPr>
        <w:rFonts w:ascii="Calibri" w:hAnsi="Calibri" w:cs="Calibri"/>
        <w:sz w:val="40"/>
        <w:szCs w:val="22"/>
      </w:rPr>
      <w:t xml:space="preserve">CARMEN </w:t>
    </w:r>
    <w:r w:rsidRPr="009225AA">
      <w:rPr>
        <w:rFonts w:ascii="Calibri" w:hAnsi="Calibri" w:cs="Calibri"/>
        <w:b/>
        <w:sz w:val="40"/>
        <w:szCs w:val="22"/>
      </w:rPr>
      <w:t>HOVÉ</w:t>
    </w:r>
    <w:r>
      <w:rPr>
        <w:rFonts w:ascii="Calibri" w:hAnsi="Calibri" w:cs="Calibri"/>
        <w:b/>
        <w:sz w:val="40"/>
        <w:szCs w:val="22"/>
      </w:rPr>
      <w:tab/>
    </w:r>
    <w:r>
      <w:rPr>
        <w:rFonts w:ascii="Calibri" w:hAnsi="Calibri" w:cs="Calibri"/>
        <w:b/>
        <w:sz w:val="40"/>
        <w:szCs w:val="22"/>
      </w:rPr>
      <w:tab/>
    </w:r>
    <w:r w:rsidRPr="00B643BD">
      <w:rPr>
        <w:rFonts w:ascii="Calibri" w:hAnsi="Calibri" w:cs="Calibri"/>
      </w:rPr>
      <w:t xml:space="preserve"> </w:t>
    </w:r>
    <w:r>
      <w:rPr>
        <w:rFonts w:ascii="Calibri" w:hAnsi="Calibri" w:cs="Calibri"/>
      </w:rPr>
      <w:t>Updated:</w:t>
    </w:r>
    <w:r w:rsidRPr="000E2742">
      <w:rPr>
        <w:rFonts w:ascii="Calibri" w:hAnsi="Calibri" w:cs="Calibri"/>
      </w:rPr>
      <w:t xml:space="preserve"> </w:t>
    </w:r>
    <w:r>
      <w:rPr>
        <w:rFonts w:ascii="Calibri" w:hAnsi="Calibri" w:cs="Calibri"/>
      </w:rPr>
      <w:t>March 2022</w: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9DDB23D" w14:textId="77777777" w:rsidR="004C6774" w:rsidRPr="00511BA6" w:rsidRDefault="004C6774">
    <w:pPr>
      <w:pStyle w:val="Header"/>
      <w:rPr>
        <w:rFonts w:ascii="Calibri" w:hAnsi="Calibri" w:cs="Calibri"/>
      </w:rPr>
    </w:pPr>
    <w:r>
      <w:tab/>
    </w:r>
    <w:r>
      <w:tab/>
    </w:r>
  </w:p>
  <w:p w14:paraId="01C112D7" w14:textId="77777777" w:rsidR="00EA204F" w:rsidRDefault="00EA204F"/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7E6F3CE" w14:textId="77777777" w:rsidR="004C6774" w:rsidRPr="00B643BD" w:rsidRDefault="004C6774" w:rsidP="00B643BD">
    <w:pPr>
      <w:pStyle w:val="Header"/>
      <w:jc w:val="right"/>
      <w:rPr>
        <w:rFonts w:ascii="Calibri" w:hAnsi="Calibri" w:cs="Calibri"/>
      </w:rPr>
    </w:pPr>
    <w:r w:rsidRPr="009225AA">
      <w:rPr>
        <w:rFonts w:ascii="Calibri" w:hAnsi="Calibri" w:cs="Calibri"/>
        <w:sz w:val="40"/>
        <w:szCs w:val="22"/>
      </w:rPr>
      <w:t xml:space="preserve">CARMEN </w:t>
    </w:r>
    <w:r w:rsidRPr="009225AA">
      <w:rPr>
        <w:rFonts w:ascii="Calibri" w:hAnsi="Calibri" w:cs="Calibri"/>
        <w:b/>
        <w:sz w:val="40"/>
        <w:szCs w:val="22"/>
      </w:rPr>
      <w:t>HOVÉ</w:t>
    </w:r>
    <w:r>
      <w:rPr>
        <w:rFonts w:ascii="Calibri" w:hAnsi="Calibri" w:cs="Calibri"/>
        <w:b/>
        <w:sz w:val="40"/>
        <w:szCs w:val="22"/>
      </w:rPr>
      <w:tab/>
    </w:r>
    <w:r>
      <w:rPr>
        <w:rFonts w:ascii="Calibri" w:hAnsi="Calibri" w:cs="Calibri"/>
        <w:b/>
        <w:sz w:val="40"/>
        <w:szCs w:val="22"/>
      </w:rPr>
      <w:tab/>
    </w:r>
    <w:r w:rsidRPr="00B643BD">
      <w:rPr>
        <w:rFonts w:ascii="Calibri" w:hAnsi="Calibri" w:cs="Calibri"/>
      </w:rPr>
      <w:t xml:space="preserve"> </w:t>
    </w:r>
    <w:r>
      <w:rPr>
        <w:rFonts w:ascii="Calibri" w:hAnsi="Calibri" w:cs="Calibri"/>
      </w:rPr>
      <w:t>Updated:</w:t>
    </w:r>
    <w:r w:rsidRPr="000E2742">
      <w:rPr>
        <w:rFonts w:ascii="Calibri" w:hAnsi="Calibri" w:cs="Calibri"/>
      </w:rPr>
      <w:t xml:space="preserve"> </w:t>
    </w:r>
    <w:r>
      <w:rPr>
        <w:rFonts w:ascii="Calibri" w:hAnsi="Calibri" w:cs="Calibri"/>
      </w:rPr>
      <w:t>March 2022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8E51FC"/>
    <w:multiLevelType w:val="hybridMultilevel"/>
    <w:tmpl w:val="0512D7A4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19D1204"/>
    <w:multiLevelType w:val="hybridMultilevel"/>
    <w:tmpl w:val="D0863F56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05F36C91"/>
    <w:multiLevelType w:val="hybridMultilevel"/>
    <w:tmpl w:val="880CD498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A9D578E"/>
    <w:multiLevelType w:val="hybridMultilevel"/>
    <w:tmpl w:val="4CE8F966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B7415E"/>
    <w:multiLevelType w:val="hybridMultilevel"/>
    <w:tmpl w:val="F06CE888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  <w:sz w:val="16"/>
      </w:rPr>
    </w:lvl>
    <w:lvl w:ilvl="1" w:tplc="FFFFFFFF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0F416CE8"/>
    <w:multiLevelType w:val="hybridMultilevel"/>
    <w:tmpl w:val="2708B35C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FFFFFFFF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F57B55"/>
    <w:multiLevelType w:val="hybridMultilevel"/>
    <w:tmpl w:val="87C4D614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70D101B"/>
    <w:multiLevelType w:val="hybridMultilevel"/>
    <w:tmpl w:val="3BBA9C8A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93374AB"/>
    <w:multiLevelType w:val="hybridMultilevel"/>
    <w:tmpl w:val="CBDA257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FFFFFFFF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1C4A06A9"/>
    <w:multiLevelType w:val="hybridMultilevel"/>
    <w:tmpl w:val="55FAC606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 w15:restartNumberingAfterBreak="0">
    <w:nsid w:val="1C726F5F"/>
    <w:multiLevelType w:val="hybridMultilevel"/>
    <w:tmpl w:val="B0287AC2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24B97912"/>
    <w:multiLevelType w:val="hybridMultilevel"/>
    <w:tmpl w:val="DC309E14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6122BED"/>
    <w:multiLevelType w:val="hybridMultilevel"/>
    <w:tmpl w:val="E31E90AE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 w15:restartNumberingAfterBreak="0">
    <w:nsid w:val="2B90654A"/>
    <w:multiLevelType w:val="hybridMultilevel"/>
    <w:tmpl w:val="3D90277C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2D1C3765"/>
    <w:multiLevelType w:val="hybridMultilevel"/>
    <w:tmpl w:val="AF6684D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2D43236B"/>
    <w:multiLevelType w:val="hybridMultilevel"/>
    <w:tmpl w:val="C2E2D7A0"/>
    <w:lvl w:ilvl="0" w:tplc="05B8E414">
      <w:start w:val="1"/>
      <w:numFmt w:val="decimal"/>
      <w:lvlText w:val="%1."/>
      <w:lvlJc w:val="left"/>
      <w:pPr>
        <w:ind w:left="360" w:hanging="360"/>
      </w:pPr>
      <w:rPr>
        <w:rFonts w:hint="default"/>
        <w:i w:val="0"/>
        <w:iCs w:val="0"/>
        <w:sz w:val="22"/>
        <w:szCs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282728E"/>
    <w:multiLevelType w:val="hybridMultilevel"/>
    <w:tmpl w:val="15BE5BCC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 w15:restartNumberingAfterBreak="0">
    <w:nsid w:val="383D37E9"/>
    <w:multiLevelType w:val="hybridMultilevel"/>
    <w:tmpl w:val="8BEA2ADA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8" w15:restartNumberingAfterBreak="0">
    <w:nsid w:val="3CC21638"/>
    <w:multiLevelType w:val="hybridMultilevel"/>
    <w:tmpl w:val="757EC374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  <w:i w:val="0"/>
        <w:iCs w:val="0"/>
        <w:sz w:val="22"/>
        <w:szCs w:val="22"/>
      </w:rPr>
    </w:lvl>
    <w:lvl w:ilvl="1" w:tplc="FFFFFFFF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9" w15:restartNumberingAfterBreak="0">
    <w:nsid w:val="3D007C58"/>
    <w:multiLevelType w:val="hybridMultilevel"/>
    <w:tmpl w:val="246233C8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2CC49D3"/>
    <w:multiLevelType w:val="hybridMultilevel"/>
    <w:tmpl w:val="E2743722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48438FE"/>
    <w:multiLevelType w:val="hybridMultilevel"/>
    <w:tmpl w:val="C2E2D7A0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  <w:i w:val="0"/>
        <w:iCs w:val="0"/>
        <w:sz w:val="22"/>
        <w:szCs w:val="22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75A0B8E"/>
    <w:multiLevelType w:val="hybridMultilevel"/>
    <w:tmpl w:val="7DAC8F16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FFFFFFFF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3" w15:restartNumberingAfterBreak="0">
    <w:nsid w:val="4A5A1C13"/>
    <w:multiLevelType w:val="hybridMultilevel"/>
    <w:tmpl w:val="DF66CD38"/>
    <w:lvl w:ilvl="0" w:tplc="647429CE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b w:val="0"/>
        <w:bCs w:val="0"/>
        <w:sz w:val="16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D1E398B"/>
    <w:multiLevelType w:val="hybridMultilevel"/>
    <w:tmpl w:val="D0FAC2D8"/>
    <w:lvl w:ilvl="0" w:tplc="4B0EB3D0">
      <w:start w:val="1"/>
      <w:numFmt w:val="decimal"/>
      <w:lvlText w:val="%1."/>
      <w:lvlJc w:val="left"/>
      <w:pPr>
        <w:ind w:left="360" w:hanging="360"/>
      </w:pPr>
      <w:rPr>
        <w:rFonts w:hint="default"/>
        <w:sz w:val="22"/>
        <w:szCs w:val="22"/>
      </w:rPr>
    </w:lvl>
    <w:lvl w:ilvl="1" w:tplc="FFFFFFFF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503A0194"/>
    <w:multiLevelType w:val="hybridMultilevel"/>
    <w:tmpl w:val="6ACC77AE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528F7725"/>
    <w:multiLevelType w:val="hybridMultilevel"/>
    <w:tmpl w:val="4FB650C6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7" w15:restartNumberingAfterBreak="0">
    <w:nsid w:val="53B510CB"/>
    <w:multiLevelType w:val="hybridMultilevel"/>
    <w:tmpl w:val="F3D4C17A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558D584C"/>
    <w:multiLevelType w:val="hybridMultilevel"/>
    <w:tmpl w:val="2CCA9F70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9" w15:restartNumberingAfterBreak="0">
    <w:nsid w:val="55E86AEF"/>
    <w:multiLevelType w:val="hybridMultilevel"/>
    <w:tmpl w:val="58623C0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6CF1088"/>
    <w:multiLevelType w:val="hybridMultilevel"/>
    <w:tmpl w:val="E8BC34E8"/>
    <w:lvl w:ilvl="0" w:tplc="743A6CE2">
      <w:start w:val="1"/>
      <w:numFmt w:val="decimal"/>
      <w:lvlText w:val="%1."/>
      <w:lvlJc w:val="left"/>
      <w:pPr>
        <w:ind w:left="360" w:hanging="360"/>
      </w:pPr>
      <w:rPr>
        <w:rFonts w:ascii="Calibri" w:eastAsiaTheme="minorEastAsia" w:hAnsi="Calibri" w:cs="Calibri"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1" w15:restartNumberingAfterBreak="0">
    <w:nsid w:val="57C7293D"/>
    <w:multiLevelType w:val="hybridMultilevel"/>
    <w:tmpl w:val="722460AE"/>
    <w:lvl w:ilvl="0" w:tplc="B9601D5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58882E5F"/>
    <w:multiLevelType w:val="hybridMultilevel"/>
    <w:tmpl w:val="6248E950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592C272E"/>
    <w:multiLevelType w:val="hybridMultilevel"/>
    <w:tmpl w:val="8B2690C6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  <w:i w:val="0"/>
        <w:iCs w:val="0"/>
        <w:sz w:val="22"/>
        <w:szCs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5EA770BF"/>
    <w:multiLevelType w:val="hybridMultilevel"/>
    <w:tmpl w:val="42B6B0C4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5" w15:restartNumberingAfterBreak="0">
    <w:nsid w:val="630A32C7"/>
    <w:multiLevelType w:val="hybridMultilevel"/>
    <w:tmpl w:val="6FDCE204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648E6494"/>
    <w:multiLevelType w:val="hybridMultilevel"/>
    <w:tmpl w:val="7BA60E0C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7" w15:restartNumberingAfterBreak="0">
    <w:nsid w:val="6F4F664D"/>
    <w:multiLevelType w:val="hybridMultilevel"/>
    <w:tmpl w:val="BCA832CC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03C77D7"/>
    <w:multiLevelType w:val="hybridMultilevel"/>
    <w:tmpl w:val="94923F98"/>
    <w:lvl w:ilvl="0" w:tplc="B9601D5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71D266BC"/>
    <w:multiLevelType w:val="hybridMultilevel"/>
    <w:tmpl w:val="FB92B02C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0" w15:restartNumberingAfterBreak="0">
    <w:nsid w:val="72724D0F"/>
    <w:multiLevelType w:val="hybridMultilevel"/>
    <w:tmpl w:val="F22281DC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1" w15:restartNumberingAfterBreak="0">
    <w:nsid w:val="74787F64"/>
    <w:multiLevelType w:val="hybridMultilevel"/>
    <w:tmpl w:val="DDBC2E9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76B25697"/>
    <w:multiLevelType w:val="hybridMultilevel"/>
    <w:tmpl w:val="7340E830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3" w15:restartNumberingAfterBreak="0">
    <w:nsid w:val="7A990BDA"/>
    <w:multiLevelType w:val="hybridMultilevel"/>
    <w:tmpl w:val="8D64A21C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4" w15:restartNumberingAfterBreak="0">
    <w:nsid w:val="7D1C6B34"/>
    <w:multiLevelType w:val="hybridMultilevel"/>
    <w:tmpl w:val="15AEF73C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5" w15:restartNumberingAfterBreak="0">
    <w:nsid w:val="7E2519CA"/>
    <w:multiLevelType w:val="hybridMultilevel"/>
    <w:tmpl w:val="0B1CAA1E"/>
    <w:lvl w:ilvl="0" w:tplc="B9601D5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593241991">
    <w:abstractNumId w:val="7"/>
  </w:num>
  <w:num w:numId="2" w16cid:durableId="1852060637">
    <w:abstractNumId w:val="19"/>
  </w:num>
  <w:num w:numId="3" w16cid:durableId="941179884">
    <w:abstractNumId w:val="6"/>
  </w:num>
  <w:num w:numId="4" w16cid:durableId="1522086188">
    <w:abstractNumId w:val="23"/>
  </w:num>
  <w:num w:numId="5" w16cid:durableId="1755740588">
    <w:abstractNumId w:val="32"/>
  </w:num>
  <w:num w:numId="6" w16cid:durableId="17781499">
    <w:abstractNumId w:val="20"/>
  </w:num>
  <w:num w:numId="7" w16cid:durableId="1182666088">
    <w:abstractNumId w:val="17"/>
  </w:num>
  <w:num w:numId="8" w16cid:durableId="313489249">
    <w:abstractNumId w:val="41"/>
  </w:num>
  <w:num w:numId="9" w16cid:durableId="2021857886">
    <w:abstractNumId w:val="42"/>
  </w:num>
  <w:num w:numId="10" w16cid:durableId="255527228">
    <w:abstractNumId w:val="30"/>
  </w:num>
  <w:num w:numId="11" w16cid:durableId="1353649890">
    <w:abstractNumId w:val="14"/>
  </w:num>
  <w:num w:numId="12" w16cid:durableId="73477105">
    <w:abstractNumId w:val="8"/>
  </w:num>
  <w:num w:numId="13" w16cid:durableId="28729978">
    <w:abstractNumId w:val="22"/>
  </w:num>
  <w:num w:numId="14" w16cid:durableId="1070470326">
    <w:abstractNumId w:val="25"/>
  </w:num>
  <w:num w:numId="15" w16cid:durableId="414398238">
    <w:abstractNumId w:val="12"/>
  </w:num>
  <w:num w:numId="16" w16cid:durableId="554588345">
    <w:abstractNumId w:val="0"/>
  </w:num>
  <w:num w:numId="17" w16cid:durableId="497769647">
    <w:abstractNumId w:val="38"/>
  </w:num>
  <w:num w:numId="18" w16cid:durableId="2051759772">
    <w:abstractNumId w:val="29"/>
  </w:num>
  <w:num w:numId="19" w16cid:durableId="1034889141">
    <w:abstractNumId w:val="5"/>
  </w:num>
  <w:num w:numId="20" w16cid:durableId="2107190594">
    <w:abstractNumId w:val="2"/>
  </w:num>
  <w:num w:numId="21" w16cid:durableId="1132358235">
    <w:abstractNumId w:val="39"/>
  </w:num>
  <w:num w:numId="22" w16cid:durableId="2097244542">
    <w:abstractNumId w:val="28"/>
  </w:num>
  <w:num w:numId="23" w16cid:durableId="1186679255">
    <w:abstractNumId w:val="37"/>
  </w:num>
  <w:num w:numId="24" w16cid:durableId="1667519103">
    <w:abstractNumId w:val="3"/>
  </w:num>
  <w:num w:numId="25" w16cid:durableId="1975595142">
    <w:abstractNumId w:val="4"/>
  </w:num>
  <w:num w:numId="26" w16cid:durableId="291833224">
    <w:abstractNumId w:val="36"/>
  </w:num>
  <w:num w:numId="27" w16cid:durableId="1777142031">
    <w:abstractNumId w:val="43"/>
  </w:num>
  <w:num w:numId="28" w16cid:durableId="1131829417">
    <w:abstractNumId w:val="1"/>
  </w:num>
  <w:num w:numId="29" w16cid:durableId="1829636385">
    <w:abstractNumId w:val="40"/>
  </w:num>
  <w:num w:numId="30" w16cid:durableId="1479032978">
    <w:abstractNumId w:val="35"/>
  </w:num>
  <w:num w:numId="31" w16cid:durableId="2130397419">
    <w:abstractNumId w:val="13"/>
  </w:num>
  <w:num w:numId="32" w16cid:durableId="94598672">
    <w:abstractNumId w:val="9"/>
  </w:num>
  <w:num w:numId="33" w16cid:durableId="1728987639">
    <w:abstractNumId w:val="34"/>
  </w:num>
  <w:num w:numId="34" w16cid:durableId="1479880986">
    <w:abstractNumId w:val="44"/>
  </w:num>
  <w:num w:numId="35" w16cid:durableId="709695623">
    <w:abstractNumId w:val="16"/>
  </w:num>
  <w:num w:numId="36" w16cid:durableId="1926062865">
    <w:abstractNumId w:val="31"/>
  </w:num>
  <w:num w:numId="37" w16cid:durableId="2064139216">
    <w:abstractNumId w:val="27"/>
  </w:num>
  <w:num w:numId="38" w16cid:durableId="1503816421">
    <w:abstractNumId w:val="24"/>
  </w:num>
  <w:num w:numId="39" w16cid:durableId="108593676">
    <w:abstractNumId w:val="15"/>
  </w:num>
  <w:num w:numId="40" w16cid:durableId="814371782">
    <w:abstractNumId w:val="21"/>
  </w:num>
  <w:num w:numId="41" w16cid:durableId="1086264109">
    <w:abstractNumId w:val="26"/>
  </w:num>
  <w:num w:numId="42" w16cid:durableId="333648083">
    <w:abstractNumId w:val="10"/>
  </w:num>
  <w:num w:numId="43" w16cid:durableId="366025363">
    <w:abstractNumId w:val="18"/>
  </w:num>
  <w:num w:numId="44" w16cid:durableId="1833258959">
    <w:abstractNumId w:val="45"/>
  </w:num>
  <w:num w:numId="45" w16cid:durableId="1605263184">
    <w:abstractNumId w:val="33"/>
  </w:num>
  <w:num w:numId="46" w16cid:durableId="1570992416">
    <w:abstractNumId w:val="11"/>
  </w:num>
  <w:numIdMacAtCleanup w:val="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8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0015B"/>
    <w:rsid w:val="0000243D"/>
    <w:rsid w:val="00004B9B"/>
    <w:rsid w:val="00004CE6"/>
    <w:rsid w:val="00007019"/>
    <w:rsid w:val="00010C22"/>
    <w:rsid w:val="00010DF7"/>
    <w:rsid w:val="00011762"/>
    <w:rsid w:val="00011C44"/>
    <w:rsid w:val="00012259"/>
    <w:rsid w:val="00013000"/>
    <w:rsid w:val="00013060"/>
    <w:rsid w:val="000143AE"/>
    <w:rsid w:val="00014719"/>
    <w:rsid w:val="00015F17"/>
    <w:rsid w:val="000168AC"/>
    <w:rsid w:val="000170BE"/>
    <w:rsid w:val="000207CA"/>
    <w:rsid w:val="000208D4"/>
    <w:rsid w:val="00022501"/>
    <w:rsid w:val="00023F41"/>
    <w:rsid w:val="000242B3"/>
    <w:rsid w:val="00025DA4"/>
    <w:rsid w:val="000271B9"/>
    <w:rsid w:val="000310C9"/>
    <w:rsid w:val="00033D43"/>
    <w:rsid w:val="00036A92"/>
    <w:rsid w:val="000378CD"/>
    <w:rsid w:val="0004051F"/>
    <w:rsid w:val="00040DE5"/>
    <w:rsid w:val="00040F44"/>
    <w:rsid w:val="000415E1"/>
    <w:rsid w:val="00043284"/>
    <w:rsid w:val="000446CD"/>
    <w:rsid w:val="00044FF6"/>
    <w:rsid w:val="00045718"/>
    <w:rsid w:val="00047928"/>
    <w:rsid w:val="00051974"/>
    <w:rsid w:val="000519CB"/>
    <w:rsid w:val="00051B33"/>
    <w:rsid w:val="00051D69"/>
    <w:rsid w:val="00052F3B"/>
    <w:rsid w:val="00053163"/>
    <w:rsid w:val="0005567C"/>
    <w:rsid w:val="000601D3"/>
    <w:rsid w:val="00062C7D"/>
    <w:rsid w:val="0006318F"/>
    <w:rsid w:val="00063604"/>
    <w:rsid w:val="000648B5"/>
    <w:rsid w:val="000708BB"/>
    <w:rsid w:val="00071E73"/>
    <w:rsid w:val="000748B8"/>
    <w:rsid w:val="00075A79"/>
    <w:rsid w:val="0008088B"/>
    <w:rsid w:val="00083DA6"/>
    <w:rsid w:val="00090CB3"/>
    <w:rsid w:val="0009195F"/>
    <w:rsid w:val="000925AE"/>
    <w:rsid w:val="00093CE9"/>
    <w:rsid w:val="000955A5"/>
    <w:rsid w:val="00095E53"/>
    <w:rsid w:val="00096C16"/>
    <w:rsid w:val="00097AB3"/>
    <w:rsid w:val="000A055A"/>
    <w:rsid w:val="000A09BE"/>
    <w:rsid w:val="000A16CB"/>
    <w:rsid w:val="000A261E"/>
    <w:rsid w:val="000A286C"/>
    <w:rsid w:val="000A28D2"/>
    <w:rsid w:val="000A32A1"/>
    <w:rsid w:val="000A3897"/>
    <w:rsid w:val="000A4E43"/>
    <w:rsid w:val="000A53F2"/>
    <w:rsid w:val="000A56CF"/>
    <w:rsid w:val="000A639E"/>
    <w:rsid w:val="000A6BC3"/>
    <w:rsid w:val="000B0866"/>
    <w:rsid w:val="000B0D4B"/>
    <w:rsid w:val="000B54BE"/>
    <w:rsid w:val="000C0528"/>
    <w:rsid w:val="000C199C"/>
    <w:rsid w:val="000C2A94"/>
    <w:rsid w:val="000C2B05"/>
    <w:rsid w:val="000C3020"/>
    <w:rsid w:val="000C65CA"/>
    <w:rsid w:val="000C7A20"/>
    <w:rsid w:val="000D0045"/>
    <w:rsid w:val="000D1942"/>
    <w:rsid w:val="000D2031"/>
    <w:rsid w:val="000D2A73"/>
    <w:rsid w:val="000D35CC"/>
    <w:rsid w:val="000D5374"/>
    <w:rsid w:val="000D5C86"/>
    <w:rsid w:val="000D64A0"/>
    <w:rsid w:val="000D76C4"/>
    <w:rsid w:val="000E08EF"/>
    <w:rsid w:val="000E0E4C"/>
    <w:rsid w:val="000E18F3"/>
    <w:rsid w:val="000E2820"/>
    <w:rsid w:val="000E29D2"/>
    <w:rsid w:val="000E2C23"/>
    <w:rsid w:val="000E4579"/>
    <w:rsid w:val="000E46C1"/>
    <w:rsid w:val="000E5F9D"/>
    <w:rsid w:val="000E60DE"/>
    <w:rsid w:val="000E6631"/>
    <w:rsid w:val="000E7518"/>
    <w:rsid w:val="000F059E"/>
    <w:rsid w:val="00101302"/>
    <w:rsid w:val="00101B74"/>
    <w:rsid w:val="00103417"/>
    <w:rsid w:val="0010409D"/>
    <w:rsid w:val="0010422E"/>
    <w:rsid w:val="0010444D"/>
    <w:rsid w:val="00105016"/>
    <w:rsid w:val="00105F49"/>
    <w:rsid w:val="001067E8"/>
    <w:rsid w:val="00106AA8"/>
    <w:rsid w:val="00111E79"/>
    <w:rsid w:val="00112B11"/>
    <w:rsid w:val="00112DD7"/>
    <w:rsid w:val="0011355C"/>
    <w:rsid w:val="00114147"/>
    <w:rsid w:val="00114723"/>
    <w:rsid w:val="00115360"/>
    <w:rsid w:val="001233B2"/>
    <w:rsid w:val="00125F20"/>
    <w:rsid w:val="00130E7A"/>
    <w:rsid w:val="00131EA1"/>
    <w:rsid w:val="00134D95"/>
    <w:rsid w:val="0013542C"/>
    <w:rsid w:val="00135625"/>
    <w:rsid w:val="00136E78"/>
    <w:rsid w:val="001427B3"/>
    <w:rsid w:val="001453A7"/>
    <w:rsid w:val="00147276"/>
    <w:rsid w:val="00152E2B"/>
    <w:rsid w:val="0015348C"/>
    <w:rsid w:val="001553CB"/>
    <w:rsid w:val="00157BD2"/>
    <w:rsid w:val="001604FC"/>
    <w:rsid w:val="00160C22"/>
    <w:rsid w:val="00162C1F"/>
    <w:rsid w:val="0016323E"/>
    <w:rsid w:val="001644BA"/>
    <w:rsid w:val="00164649"/>
    <w:rsid w:val="001646C9"/>
    <w:rsid w:val="00164F4E"/>
    <w:rsid w:val="001718B6"/>
    <w:rsid w:val="00171A5E"/>
    <w:rsid w:val="001724D9"/>
    <w:rsid w:val="0017290A"/>
    <w:rsid w:val="001772DA"/>
    <w:rsid w:val="00177F5D"/>
    <w:rsid w:val="00177FEF"/>
    <w:rsid w:val="00181BAC"/>
    <w:rsid w:val="00181BD6"/>
    <w:rsid w:val="00182944"/>
    <w:rsid w:val="00182ED4"/>
    <w:rsid w:val="00183695"/>
    <w:rsid w:val="0018450D"/>
    <w:rsid w:val="0018493A"/>
    <w:rsid w:val="00190498"/>
    <w:rsid w:val="00190788"/>
    <w:rsid w:val="001915D3"/>
    <w:rsid w:val="00191F9D"/>
    <w:rsid w:val="0019354D"/>
    <w:rsid w:val="00194370"/>
    <w:rsid w:val="00194E4A"/>
    <w:rsid w:val="00194E52"/>
    <w:rsid w:val="0019648B"/>
    <w:rsid w:val="00197BFD"/>
    <w:rsid w:val="00197F92"/>
    <w:rsid w:val="001A13C3"/>
    <w:rsid w:val="001A3FFC"/>
    <w:rsid w:val="001A58F9"/>
    <w:rsid w:val="001A5973"/>
    <w:rsid w:val="001A6926"/>
    <w:rsid w:val="001B07DD"/>
    <w:rsid w:val="001B17FB"/>
    <w:rsid w:val="001B25C1"/>
    <w:rsid w:val="001B4197"/>
    <w:rsid w:val="001B5E6E"/>
    <w:rsid w:val="001C09ED"/>
    <w:rsid w:val="001C12AB"/>
    <w:rsid w:val="001C25B6"/>
    <w:rsid w:val="001C2CC7"/>
    <w:rsid w:val="001C3F68"/>
    <w:rsid w:val="001C407F"/>
    <w:rsid w:val="001C4674"/>
    <w:rsid w:val="001C4CD8"/>
    <w:rsid w:val="001C5BB2"/>
    <w:rsid w:val="001C7078"/>
    <w:rsid w:val="001D1CDC"/>
    <w:rsid w:val="001D4E49"/>
    <w:rsid w:val="001D52DC"/>
    <w:rsid w:val="001D54CB"/>
    <w:rsid w:val="001D5650"/>
    <w:rsid w:val="001D6C49"/>
    <w:rsid w:val="001E2164"/>
    <w:rsid w:val="001E3241"/>
    <w:rsid w:val="001E41D1"/>
    <w:rsid w:val="001E42DA"/>
    <w:rsid w:val="001E72E3"/>
    <w:rsid w:val="001F0872"/>
    <w:rsid w:val="001F0A8A"/>
    <w:rsid w:val="001F2888"/>
    <w:rsid w:val="002035B9"/>
    <w:rsid w:val="00204D9C"/>
    <w:rsid w:val="00207DBB"/>
    <w:rsid w:val="00210DC9"/>
    <w:rsid w:val="00211E84"/>
    <w:rsid w:val="0021294C"/>
    <w:rsid w:val="0021422A"/>
    <w:rsid w:val="00217824"/>
    <w:rsid w:val="0022230B"/>
    <w:rsid w:val="00222432"/>
    <w:rsid w:val="0022330D"/>
    <w:rsid w:val="00224926"/>
    <w:rsid w:val="00224BD2"/>
    <w:rsid w:val="002279A8"/>
    <w:rsid w:val="00230560"/>
    <w:rsid w:val="00231CBE"/>
    <w:rsid w:val="0023223B"/>
    <w:rsid w:val="002325BB"/>
    <w:rsid w:val="00232C3E"/>
    <w:rsid w:val="002349D9"/>
    <w:rsid w:val="002355D0"/>
    <w:rsid w:val="00235911"/>
    <w:rsid w:val="00236B49"/>
    <w:rsid w:val="00236DB4"/>
    <w:rsid w:val="00241E56"/>
    <w:rsid w:val="0024308F"/>
    <w:rsid w:val="00244CA5"/>
    <w:rsid w:val="00246552"/>
    <w:rsid w:val="0025029F"/>
    <w:rsid w:val="0025225A"/>
    <w:rsid w:val="0025256A"/>
    <w:rsid w:val="002529CF"/>
    <w:rsid w:val="00254D58"/>
    <w:rsid w:val="0025604E"/>
    <w:rsid w:val="002565E4"/>
    <w:rsid w:val="00256A44"/>
    <w:rsid w:val="00257589"/>
    <w:rsid w:val="00257656"/>
    <w:rsid w:val="00257F7E"/>
    <w:rsid w:val="0026197D"/>
    <w:rsid w:val="002623AB"/>
    <w:rsid w:val="002628A8"/>
    <w:rsid w:val="00263EC5"/>
    <w:rsid w:val="002650E1"/>
    <w:rsid w:val="00267320"/>
    <w:rsid w:val="00272D66"/>
    <w:rsid w:val="002735EA"/>
    <w:rsid w:val="00273B92"/>
    <w:rsid w:val="00273EDB"/>
    <w:rsid w:val="00280226"/>
    <w:rsid w:val="002812DE"/>
    <w:rsid w:val="00281600"/>
    <w:rsid w:val="00282783"/>
    <w:rsid w:val="00282F6D"/>
    <w:rsid w:val="0028421A"/>
    <w:rsid w:val="00284D8D"/>
    <w:rsid w:val="00285DC2"/>
    <w:rsid w:val="002922D2"/>
    <w:rsid w:val="002925DA"/>
    <w:rsid w:val="00293BF0"/>
    <w:rsid w:val="00295B08"/>
    <w:rsid w:val="002966AE"/>
    <w:rsid w:val="00297822"/>
    <w:rsid w:val="002978F6"/>
    <w:rsid w:val="002A13A7"/>
    <w:rsid w:val="002A1DC1"/>
    <w:rsid w:val="002A5220"/>
    <w:rsid w:val="002A66F3"/>
    <w:rsid w:val="002B0307"/>
    <w:rsid w:val="002B15A0"/>
    <w:rsid w:val="002B216B"/>
    <w:rsid w:val="002B28D3"/>
    <w:rsid w:val="002B34F3"/>
    <w:rsid w:val="002B464B"/>
    <w:rsid w:val="002B4979"/>
    <w:rsid w:val="002B4EEF"/>
    <w:rsid w:val="002B5E28"/>
    <w:rsid w:val="002B6F88"/>
    <w:rsid w:val="002B7F16"/>
    <w:rsid w:val="002C0074"/>
    <w:rsid w:val="002C09BA"/>
    <w:rsid w:val="002C3A05"/>
    <w:rsid w:val="002C4413"/>
    <w:rsid w:val="002C5DBD"/>
    <w:rsid w:val="002C611C"/>
    <w:rsid w:val="002C6639"/>
    <w:rsid w:val="002D0DB2"/>
    <w:rsid w:val="002D2DBE"/>
    <w:rsid w:val="002D4100"/>
    <w:rsid w:val="002D49AF"/>
    <w:rsid w:val="002D5CD4"/>
    <w:rsid w:val="002D5CF2"/>
    <w:rsid w:val="002D6D08"/>
    <w:rsid w:val="002E2F00"/>
    <w:rsid w:val="002E400E"/>
    <w:rsid w:val="002E44A2"/>
    <w:rsid w:val="002E4E8C"/>
    <w:rsid w:val="002E640B"/>
    <w:rsid w:val="002E742F"/>
    <w:rsid w:val="002E7709"/>
    <w:rsid w:val="002F2894"/>
    <w:rsid w:val="002F2F95"/>
    <w:rsid w:val="002F3DBB"/>
    <w:rsid w:val="002F43F4"/>
    <w:rsid w:val="002F7F38"/>
    <w:rsid w:val="003008F9"/>
    <w:rsid w:val="00300E49"/>
    <w:rsid w:val="00301B3B"/>
    <w:rsid w:val="00302C31"/>
    <w:rsid w:val="00303085"/>
    <w:rsid w:val="00303B1E"/>
    <w:rsid w:val="0030556B"/>
    <w:rsid w:val="00305CDA"/>
    <w:rsid w:val="003107FF"/>
    <w:rsid w:val="00312981"/>
    <w:rsid w:val="00312D9E"/>
    <w:rsid w:val="003134CA"/>
    <w:rsid w:val="00313DB3"/>
    <w:rsid w:val="00313F83"/>
    <w:rsid w:val="00313F88"/>
    <w:rsid w:val="003165B8"/>
    <w:rsid w:val="00316DCB"/>
    <w:rsid w:val="003172CE"/>
    <w:rsid w:val="00317B5E"/>
    <w:rsid w:val="0032449B"/>
    <w:rsid w:val="00324A67"/>
    <w:rsid w:val="00326CA7"/>
    <w:rsid w:val="00327140"/>
    <w:rsid w:val="00330155"/>
    <w:rsid w:val="003321C5"/>
    <w:rsid w:val="00332AD7"/>
    <w:rsid w:val="00332F52"/>
    <w:rsid w:val="00335DC9"/>
    <w:rsid w:val="0033608D"/>
    <w:rsid w:val="00337D41"/>
    <w:rsid w:val="0034065A"/>
    <w:rsid w:val="0034137D"/>
    <w:rsid w:val="00342D35"/>
    <w:rsid w:val="00344F57"/>
    <w:rsid w:val="00345122"/>
    <w:rsid w:val="00345D90"/>
    <w:rsid w:val="0034602E"/>
    <w:rsid w:val="003524C0"/>
    <w:rsid w:val="00354960"/>
    <w:rsid w:val="00357809"/>
    <w:rsid w:val="003623C5"/>
    <w:rsid w:val="00363706"/>
    <w:rsid w:val="0036416F"/>
    <w:rsid w:val="0036438C"/>
    <w:rsid w:val="00364A5D"/>
    <w:rsid w:val="00365DD0"/>
    <w:rsid w:val="003660F6"/>
    <w:rsid w:val="00366916"/>
    <w:rsid w:val="00370651"/>
    <w:rsid w:val="00370900"/>
    <w:rsid w:val="00370C4C"/>
    <w:rsid w:val="003731CF"/>
    <w:rsid w:val="00373BCD"/>
    <w:rsid w:val="0037426C"/>
    <w:rsid w:val="00374712"/>
    <w:rsid w:val="00377607"/>
    <w:rsid w:val="00377C2C"/>
    <w:rsid w:val="0038005E"/>
    <w:rsid w:val="0038170E"/>
    <w:rsid w:val="00381917"/>
    <w:rsid w:val="00381B6D"/>
    <w:rsid w:val="003825CF"/>
    <w:rsid w:val="003828B1"/>
    <w:rsid w:val="0038404B"/>
    <w:rsid w:val="00384ECB"/>
    <w:rsid w:val="0038538D"/>
    <w:rsid w:val="00386C24"/>
    <w:rsid w:val="0039220B"/>
    <w:rsid w:val="00393457"/>
    <w:rsid w:val="00393B62"/>
    <w:rsid w:val="0039445E"/>
    <w:rsid w:val="00394D89"/>
    <w:rsid w:val="00395FD9"/>
    <w:rsid w:val="003961B1"/>
    <w:rsid w:val="003A38DE"/>
    <w:rsid w:val="003A4113"/>
    <w:rsid w:val="003B1B00"/>
    <w:rsid w:val="003B42A0"/>
    <w:rsid w:val="003B4873"/>
    <w:rsid w:val="003B585A"/>
    <w:rsid w:val="003B72D4"/>
    <w:rsid w:val="003B784A"/>
    <w:rsid w:val="003C0225"/>
    <w:rsid w:val="003C0D3C"/>
    <w:rsid w:val="003C382F"/>
    <w:rsid w:val="003C44A5"/>
    <w:rsid w:val="003C4B16"/>
    <w:rsid w:val="003C4D5F"/>
    <w:rsid w:val="003C51D3"/>
    <w:rsid w:val="003C71D3"/>
    <w:rsid w:val="003D0118"/>
    <w:rsid w:val="003D0413"/>
    <w:rsid w:val="003D1008"/>
    <w:rsid w:val="003D2C11"/>
    <w:rsid w:val="003D5160"/>
    <w:rsid w:val="003D6383"/>
    <w:rsid w:val="003E0502"/>
    <w:rsid w:val="003E1DB0"/>
    <w:rsid w:val="003E419E"/>
    <w:rsid w:val="003E4959"/>
    <w:rsid w:val="003E5753"/>
    <w:rsid w:val="003E68D4"/>
    <w:rsid w:val="003E6C12"/>
    <w:rsid w:val="003F0200"/>
    <w:rsid w:val="003F0843"/>
    <w:rsid w:val="003F1073"/>
    <w:rsid w:val="003F1300"/>
    <w:rsid w:val="003F17AB"/>
    <w:rsid w:val="003F1DE1"/>
    <w:rsid w:val="003F363C"/>
    <w:rsid w:val="003F46A8"/>
    <w:rsid w:val="003F5DAF"/>
    <w:rsid w:val="003F69D1"/>
    <w:rsid w:val="003F72AC"/>
    <w:rsid w:val="00400C9D"/>
    <w:rsid w:val="00404326"/>
    <w:rsid w:val="004052E4"/>
    <w:rsid w:val="004068D2"/>
    <w:rsid w:val="0040710F"/>
    <w:rsid w:val="00411E1C"/>
    <w:rsid w:val="004123F4"/>
    <w:rsid w:val="004138B2"/>
    <w:rsid w:val="00413AC3"/>
    <w:rsid w:val="00414247"/>
    <w:rsid w:val="00414333"/>
    <w:rsid w:val="00414B51"/>
    <w:rsid w:val="004157DA"/>
    <w:rsid w:val="00416C05"/>
    <w:rsid w:val="00416F6E"/>
    <w:rsid w:val="00417032"/>
    <w:rsid w:val="00417B4E"/>
    <w:rsid w:val="00421C71"/>
    <w:rsid w:val="00422140"/>
    <w:rsid w:val="00422FD6"/>
    <w:rsid w:val="0042513C"/>
    <w:rsid w:val="00425988"/>
    <w:rsid w:val="00425BB5"/>
    <w:rsid w:val="004263A5"/>
    <w:rsid w:val="00426F65"/>
    <w:rsid w:val="004274C8"/>
    <w:rsid w:val="00430293"/>
    <w:rsid w:val="004305CC"/>
    <w:rsid w:val="0043617B"/>
    <w:rsid w:val="004444CF"/>
    <w:rsid w:val="00444E73"/>
    <w:rsid w:val="00445446"/>
    <w:rsid w:val="00446748"/>
    <w:rsid w:val="004467ED"/>
    <w:rsid w:val="004506C3"/>
    <w:rsid w:val="00453C2D"/>
    <w:rsid w:val="00454199"/>
    <w:rsid w:val="004556FB"/>
    <w:rsid w:val="00457993"/>
    <w:rsid w:val="00460D5F"/>
    <w:rsid w:val="004618F2"/>
    <w:rsid w:val="00462ADB"/>
    <w:rsid w:val="00465E28"/>
    <w:rsid w:val="00467B83"/>
    <w:rsid w:val="004729A0"/>
    <w:rsid w:val="00473598"/>
    <w:rsid w:val="00474549"/>
    <w:rsid w:val="00474B26"/>
    <w:rsid w:val="004761EB"/>
    <w:rsid w:val="00476A0D"/>
    <w:rsid w:val="00476F6C"/>
    <w:rsid w:val="00477862"/>
    <w:rsid w:val="00481396"/>
    <w:rsid w:val="00481418"/>
    <w:rsid w:val="00481A9A"/>
    <w:rsid w:val="00482AC4"/>
    <w:rsid w:val="0048389A"/>
    <w:rsid w:val="00483B67"/>
    <w:rsid w:val="004858E6"/>
    <w:rsid w:val="0049606B"/>
    <w:rsid w:val="004A040B"/>
    <w:rsid w:val="004A3207"/>
    <w:rsid w:val="004A33DD"/>
    <w:rsid w:val="004A4D84"/>
    <w:rsid w:val="004A5928"/>
    <w:rsid w:val="004A659D"/>
    <w:rsid w:val="004A7543"/>
    <w:rsid w:val="004A7A5E"/>
    <w:rsid w:val="004A7B3F"/>
    <w:rsid w:val="004B1629"/>
    <w:rsid w:val="004B1688"/>
    <w:rsid w:val="004B2ED7"/>
    <w:rsid w:val="004B39B1"/>
    <w:rsid w:val="004B6C97"/>
    <w:rsid w:val="004C1CC4"/>
    <w:rsid w:val="004C211A"/>
    <w:rsid w:val="004C2BB7"/>
    <w:rsid w:val="004C5549"/>
    <w:rsid w:val="004C64B7"/>
    <w:rsid w:val="004C6774"/>
    <w:rsid w:val="004C6A82"/>
    <w:rsid w:val="004C6C68"/>
    <w:rsid w:val="004C7275"/>
    <w:rsid w:val="004C7A4D"/>
    <w:rsid w:val="004D1C1F"/>
    <w:rsid w:val="004D409D"/>
    <w:rsid w:val="004D5A9B"/>
    <w:rsid w:val="004D65C6"/>
    <w:rsid w:val="004E0853"/>
    <w:rsid w:val="004E18EC"/>
    <w:rsid w:val="004E3A7C"/>
    <w:rsid w:val="004E47FF"/>
    <w:rsid w:val="004E4CD3"/>
    <w:rsid w:val="004E5BD6"/>
    <w:rsid w:val="004F0E5D"/>
    <w:rsid w:val="004F1730"/>
    <w:rsid w:val="004F1BAD"/>
    <w:rsid w:val="004F1BC2"/>
    <w:rsid w:val="004F23A2"/>
    <w:rsid w:val="004F2AD9"/>
    <w:rsid w:val="004F2E8A"/>
    <w:rsid w:val="004F3DB6"/>
    <w:rsid w:val="004F3F0E"/>
    <w:rsid w:val="004F4709"/>
    <w:rsid w:val="004F4AFC"/>
    <w:rsid w:val="004F512A"/>
    <w:rsid w:val="004F78E2"/>
    <w:rsid w:val="0050361C"/>
    <w:rsid w:val="00503B21"/>
    <w:rsid w:val="0050404C"/>
    <w:rsid w:val="00507E49"/>
    <w:rsid w:val="00510377"/>
    <w:rsid w:val="005109DB"/>
    <w:rsid w:val="00511803"/>
    <w:rsid w:val="00511D7E"/>
    <w:rsid w:val="00512FF2"/>
    <w:rsid w:val="00513536"/>
    <w:rsid w:val="005135BC"/>
    <w:rsid w:val="00513A28"/>
    <w:rsid w:val="00514151"/>
    <w:rsid w:val="00514157"/>
    <w:rsid w:val="00516BD9"/>
    <w:rsid w:val="005203BB"/>
    <w:rsid w:val="005214D6"/>
    <w:rsid w:val="005254E0"/>
    <w:rsid w:val="00526117"/>
    <w:rsid w:val="0052660F"/>
    <w:rsid w:val="00527372"/>
    <w:rsid w:val="00530236"/>
    <w:rsid w:val="00532118"/>
    <w:rsid w:val="00533537"/>
    <w:rsid w:val="0053522B"/>
    <w:rsid w:val="00536E2F"/>
    <w:rsid w:val="005374A1"/>
    <w:rsid w:val="00540465"/>
    <w:rsid w:val="00541AAA"/>
    <w:rsid w:val="00541BAA"/>
    <w:rsid w:val="00544DC4"/>
    <w:rsid w:val="00544EE6"/>
    <w:rsid w:val="005503F9"/>
    <w:rsid w:val="00551D3F"/>
    <w:rsid w:val="00552833"/>
    <w:rsid w:val="00552957"/>
    <w:rsid w:val="005548CB"/>
    <w:rsid w:val="00554FB3"/>
    <w:rsid w:val="005560DE"/>
    <w:rsid w:val="00556B5E"/>
    <w:rsid w:val="00557ECA"/>
    <w:rsid w:val="005640AF"/>
    <w:rsid w:val="00564411"/>
    <w:rsid w:val="00567EE8"/>
    <w:rsid w:val="00570497"/>
    <w:rsid w:val="00570CE7"/>
    <w:rsid w:val="00571E99"/>
    <w:rsid w:val="00572D58"/>
    <w:rsid w:val="0057369B"/>
    <w:rsid w:val="00575943"/>
    <w:rsid w:val="00577483"/>
    <w:rsid w:val="00577D97"/>
    <w:rsid w:val="005828A3"/>
    <w:rsid w:val="00585CF6"/>
    <w:rsid w:val="00586182"/>
    <w:rsid w:val="00594B72"/>
    <w:rsid w:val="00594DBA"/>
    <w:rsid w:val="00595D70"/>
    <w:rsid w:val="00597BB8"/>
    <w:rsid w:val="005A077F"/>
    <w:rsid w:val="005A2BF1"/>
    <w:rsid w:val="005A4336"/>
    <w:rsid w:val="005B07BD"/>
    <w:rsid w:val="005B0CD9"/>
    <w:rsid w:val="005B0D82"/>
    <w:rsid w:val="005B1777"/>
    <w:rsid w:val="005B17DC"/>
    <w:rsid w:val="005B1B5C"/>
    <w:rsid w:val="005B2765"/>
    <w:rsid w:val="005B2879"/>
    <w:rsid w:val="005B3F05"/>
    <w:rsid w:val="005B5CBE"/>
    <w:rsid w:val="005C3682"/>
    <w:rsid w:val="005C416C"/>
    <w:rsid w:val="005C53AD"/>
    <w:rsid w:val="005C5AF4"/>
    <w:rsid w:val="005C6DF1"/>
    <w:rsid w:val="005D117B"/>
    <w:rsid w:val="005D29A4"/>
    <w:rsid w:val="005D36EB"/>
    <w:rsid w:val="005D49A5"/>
    <w:rsid w:val="005D4D16"/>
    <w:rsid w:val="005D5456"/>
    <w:rsid w:val="005D5CB6"/>
    <w:rsid w:val="005D6655"/>
    <w:rsid w:val="005D784F"/>
    <w:rsid w:val="005E0641"/>
    <w:rsid w:val="005E06B9"/>
    <w:rsid w:val="005E1635"/>
    <w:rsid w:val="005E225F"/>
    <w:rsid w:val="005E5BD7"/>
    <w:rsid w:val="005E5F57"/>
    <w:rsid w:val="005E74CC"/>
    <w:rsid w:val="005F0940"/>
    <w:rsid w:val="005F1076"/>
    <w:rsid w:val="005F6BED"/>
    <w:rsid w:val="00600510"/>
    <w:rsid w:val="00600C4F"/>
    <w:rsid w:val="00600D01"/>
    <w:rsid w:val="00602A5F"/>
    <w:rsid w:val="006031FF"/>
    <w:rsid w:val="00606E34"/>
    <w:rsid w:val="00607AA0"/>
    <w:rsid w:val="006123DA"/>
    <w:rsid w:val="00613B44"/>
    <w:rsid w:val="0061428C"/>
    <w:rsid w:val="00614D66"/>
    <w:rsid w:val="006209D9"/>
    <w:rsid w:val="00621AE0"/>
    <w:rsid w:val="00621FE6"/>
    <w:rsid w:val="006257FC"/>
    <w:rsid w:val="00625CBF"/>
    <w:rsid w:val="00626BC0"/>
    <w:rsid w:val="0063245C"/>
    <w:rsid w:val="00633B60"/>
    <w:rsid w:val="00640440"/>
    <w:rsid w:val="00640A29"/>
    <w:rsid w:val="00645643"/>
    <w:rsid w:val="006463C0"/>
    <w:rsid w:val="0064685F"/>
    <w:rsid w:val="00646A21"/>
    <w:rsid w:val="00646ECF"/>
    <w:rsid w:val="00646FBE"/>
    <w:rsid w:val="00647FBE"/>
    <w:rsid w:val="006516D7"/>
    <w:rsid w:val="006518A2"/>
    <w:rsid w:val="00651EC0"/>
    <w:rsid w:val="006564AD"/>
    <w:rsid w:val="0065791A"/>
    <w:rsid w:val="006612A6"/>
    <w:rsid w:val="00661321"/>
    <w:rsid w:val="00663460"/>
    <w:rsid w:val="00671091"/>
    <w:rsid w:val="00673B8A"/>
    <w:rsid w:val="006756FE"/>
    <w:rsid w:val="00676145"/>
    <w:rsid w:val="006767A6"/>
    <w:rsid w:val="00677454"/>
    <w:rsid w:val="0068144F"/>
    <w:rsid w:val="0068152D"/>
    <w:rsid w:val="0068319C"/>
    <w:rsid w:val="00685CC2"/>
    <w:rsid w:val="006872A2"/>
    <w:rsid w:val="006878FC"/>
    <w:rsid w:val="00691B88"/>
    <w:rsid w:val="00694A33"/>
    <w:rsid w:val="006A08C0"/>
    <w:rsid w:val="006A289E"/>
    <w:rsid w:val="006A28A7"/>
    <w:rsid w:val="006A2BEE"/>
    <w:rsid w:val="006A4109"/>
    <w:rsid w:val="006A7386"/>
    <w:rsid w:val="006B1ECE"/>
    <w:rsid w:val="006B296F"/>
    <w:rsid w:val="006B6D6C"/>
    <w:rsid w:val="006B6EB3"/>
    <w:rsid w:val="006B7DE7"/>
    <w:rsid w:val="006C10D2"/>
    <w:rsid w:val="006C28C9"/>
    <w:rsid w:val="006C4E67"/>
    <w:rsid w:val="006C75FC"/>
    <w:rsid w:val="006C7EB1"/>
    <w:rsid w:val="006D100D"/>
    <w:rsid w:val="006D1498"/>
    <w:rsid w:val="006D2B1F"/>
    <w:rsid w:val="006D31F7"/>
    <w:rsid w:val="006D44B1"/>
    <w:rsid w:val="006D5629"/>
    <w:rsid w:val="006D5E1D"/>
    <w:rsid w:val="006D6AD9"/>
    <w:rsid w:val="006D7C3F"/>
    <w:rsid w:val="006E1EB4"/>
    <w:rsid w:val="006E22A8"/>
    <w:rsid w:val="006E2DD9"/>
    <w:rsid w:val="006E39A6"/>
    <w:rsid w:val="006E476F"/>
    <w:rsid w:val="006E4C59"/>
    <w:rsid w:val="006E5004"/>
    <w:rsid w:val="006E52EE"/>
    <w:rsid w:val="006E6193"/>
    <w:rsid w:val="006E7823"/>
    <w:rsid w:val="006F1810"/>
    <w:rsid w:val="006F4375"/>
    <w:rsid w:val="006F4FBF"/>
    <w:rsid w:val="006F51AB"/>
    <w:rsid w:val="006F5729"/>
    <w:rsid w:val="006F7100"/>
    <w:rsid w:val="0070264F"/>
    <w:rsid w:val="0070514E"/>
    <w:rsid w:val="00705D42"/>
    <w:rsid w:val="00706FBD"/>
    <w:rsid w:val="0071119C"/>
    <w:rsid w:val="00711B36"/>
    <w:rsid w:val="00714D99"/>
    <w:rsid w:val="00715590"/>
    <w:rsid w:val="00717C83"/>
    <w:rsid w:val="00723D67"/>
    <w:rsid w:val="00726928"/>
    <w:rsid w:val="00727EEA"/>
    <w:rsid w:val="00730580"/>
    <w:rsid w:val="00730A12"/>
    <w:rsid w:val="007314B3"/>
    <w:rsid w:val="007334C8"/>
    <w:rsid w:val="00733F4A"/>
    <w:rsid w:val="00733FFC"/>
    <w:rsid w:val="007377E3"/>
    <w:rsid w:val="00740031"/>
    <w:rsid w:val="00741AEE"/>
    <w:rsid w:val="0074316A"/>
    <w:rsid w:val="00743E4D"/>
    <w:rsid w:val="00744211"/>
    <w:rsid w:val="007460EE"/>
    <w:rsid w:val="0075368F"/>
    <w:rsid w:val="0075421C"/>
    <w:rsid w:val="0075430D"/>
    <w:rsid w:val="00755F0E"/>
    <w:rsid w:val="007568E9"/>
    <w:rsid w:val="007571E9"/>
    <w:rsid w:val="0075794A"/>
    <w:rsid w:val="0076329D"/>
    <w:rsid w:val="00763DD5"/>
    <w:rsid w:val="00764A76"/>
    <w:rsid w:val="007651BD"/>
    <w:rsid w:val="0076551A"/>
    <w:rsid w:val="00766B59"/>
    <w:rsid w:val="007678F2"/>
    <w:rsid w:val="007712AE"/>
    <w:rsid w:val="00772686"/>
    <w:rsid w:val="00773A3D"/>
    <w:rsid w:val="007743FD"/>
    <w:rsid w:val="00774C54"/>
    <w:rsid w:val="007771D2"/>
    <w:rsid w:val="00777451"/>
    <w:rsid w:val="0078048F"/>
    <w:rsid w:val="00782363"/>
    <w:rsid w:val="0078269E"/>
    <w:rsid w:val="007833C3"/>
    <w:rsid w:val="0078595E"/>
    <w:rsid w:val="0078615E"/>
    <w:rsid w:val="0078701C"/>
    <w:rsid w:val="00787D86"/>
    <w:rsid w:val="00790416"/>
    <w:rsid w:val="00791477"/>
    <w:rsid w:val="0079515D"/>
    <w:rsid w:val="007A005B"/>
    <w:rsid w:val="007A1A38"/>
    <w:rsid w:val="007A21CD"/>
    <w:rsid w:val="007A3285"/>
    <w:rsid w:val="007A3375"/>
    <w:rsid w:val="007A3A4B"/>
    <w:rsid w:val="007B2807"/>
    <w:rsid w:val="007B2CBD"/>
    <w:rsid w:val="007B3D0E"/>
    <w:rsid w:val="007B4400"/>
    <w:rsid w:val="007B5D7E"/>
    <w:rsid w:val="007B5F82"/>
    <w:rsid w:val="007B6383"/>
    <w:rsid w:val="007B7E1A"/>
    <w:rsid w:val="007C01A0"/>
    <w:rsid w:val="007C1366"/>
    <w:rsid w:val="007C2651"/>
    <w:rsid w:val="007C3376"/>
    <w:rsid w:val="007C3665"/>
    <w:rsid w:val="007C3B3A"/>
    <w:rsid w:val="007C49A3"/>
    <w:rsid w:val="007C5A8F"/>
    <w:rsid w:val="007C612A"/>
    <w:rsid w:val="007C6738"/>
    <w:rsid w:val="007C6BBB"/>
    <w:rsid w:val="007C7A1C"/>
    <w:rsid w:val="007D11B6"/>
    <w:rsid w:val="007D1D33"/>
    <w:rsid w:val="007D2A73"/>
    <w:rsid w:val="007D2DC1"/>
    <w:rsid w:val="007D4075"/>
    <w:rsid w:val="007D5A9E"/>
    <w:rsid w:val="007D5ADA"/>
    <w:rsid w:val="007D6187"/>
    <w:rsid w:val="007D634B"/>
    <w:rsid w:val="007E0B61"/>
    <w:rsid w:val="007E20D4"/>
    <w:rsid w:val="007E22FE"/>
    <w:rsid w:val="007E7067"/>
    <w:rsid w:val="007F0BBE"/>
    <w:rsid w:val="007F0E6C"/>
    <w:rsid w:val="007F1267"/>
    <w:rsid w:val="007F169B"/>
    <w:rsid w:val="007F236E"/>
    <w:rsid w:val="007F4041"/>
    <w:rsid w:val="007F43CB"/>
    <w:rsid w:val="007F4D7B"/>
    <w:rsid w:val="008009A9"/>
    <w:rsid w:val="00800E29"/>
    <w:rsid w:val="00800F8A"/>
    <w:rsid w:val="00800FC1"/>
    <w:rsid w:val="00803E71"/>
    <w:rsid w:val="008040CE"/>
    <w:rsid w:val="00804D0E"/>
    <w:rsid w:val="008069D2"/>
    <w:rsid w:val="00807231"/>
    <w:rsid w:val="008129BF"/>
    <w:rsid w:val="00813361"/>
    <w:rsid w:val="008133FF"/>
    <w:rsid w:val="008142D5"/>
    <w:rsid w:val="00814FBA"/>
    <w:rsid w:val="00815558"/>
    <w:rsid w:val="00816234"/>
    <w:rsid w:val="00816DBC"/>
    <w:rsid w:val="00821C3D"/>
    <w:rsid w:val="00830677"/>
    <w:rsid w:val="00831DFC"/>
    <w:rsid w:val="00833157"/>
    <w:rsid w:val="008334E7"/>
    <w:rsid w:val="008347A2"/>
    <w:rsid w:val="00835CC0"/>
    <w:rsid w:val="00841364"/>
    <w:rsid w:val="00842007"/>
    <w:rsid w:val="008465C0"/>
    <w:rsid w:val="00846DA2"/>
    <w:rsid w:val="008476A2"/>
    <w:rsid w:val="00847976"/>
    <w:rsid w:val="00847A48"/>
    <w:rsid w:val="00847EB4"/>
    <w:rsid w:val="00851182"/>
    <w:rsid w:val="00852152"/>
    <w:rsid w:val="00853404"/>
    <w:rsid w:val="00854816"/>
    <w:rsid w:val="00855007"/>
    <w:rsid w:val="00856702"/>
    <w:rsid w:val="00856730"/>
    <w:rsid w:val="00860DFC"/>
    <w:rsid w:val="00863CEE"/>
    <w:rsid w:val="008645FD"/>
    <w:rsid w:val="00864AD7"/>
    <w:rsid w:val="00864CF8"/>
    <w:rsid w:val="00864F09"/>
    <w:rsid w:val="00871E89"/>
    <w:rsid w:val="00874762"/>
    <w:rsid w:val="00874A0D"/>
    <w:rsid w:val="0087572C"/>
    <w:rsid w:val="00875BB5"/>
    <w:rsid w:val="00877BBF"/>
    <w:rsid w:val="00877D1E"/>
    <w:rsid w:val="00881500"/>
    <w:rsid w:val="00882A2A"/>
    <w:rsid w:val="0088316F"/>
    <w:rsid w:val="00885655"/>
    <w:rsid w:val="0088762D"/>
    <w:rsid w:val="00894D75"/>
    <w:rsid w:val="00894E3F"/>
    <w:rsid w:val="00895646"/>
    <w:rsid w:val="008972C3"/>
    <w:rsid w:val="008A3F77"/>
    <w:rsid w:val="008A4811"/>
    <w:rsid w:val="008A5617"/>
    <w:rsid w:val="008A6F0F"/>
    <w:rsid w:val="008A7851"/>
    <w:rsid w:val="008B0CF7"/>
    <w:rsid w:val="008B176A"/>
    <w:rsid w:val="008B1B15"/>
    <w:rsid w:val="008B3155"/>
    <w:rsid w:val="008B42C2"/>
    <w:rsid w:val="008B62C2"/>
    <w:rsid w:val="008C155F"/>
    <w:rsid w:val="008C1E0B"/>
    <w:rsid w:val="008C3381"/>
    <w:rsid w:val="008C5727"/>
    <w:rsid w:val="008C759D"/>
    <w:rsid w:val="008D042E"/>
    <w:rsid w:val="008D11CC"/>
    <w:rsid w:val="008D2ABD"/>
    <w:rsid w:val="008D4ECA"/>
    <w:rsid w:val="008D6763"/>
    <w:rsid w:val="008E1380"/>
    <w:rsid w:val="008E23B3"/>
    <w:rsid w:val="008E3C14"/>
    <w:rsid w:val="008E432C"/>
    <w:rsid w:val="008E49A5"/>
    <w:rsid w:val="008E5705"/>
    <w:rsid w:val="008E5D84"/>
    <w:rsid w:val="008F1297"/>
    <w:rsid w:val="008F3760"/>
    <w:rsid w:val="008F3E3B"/>
    <w:rsid w:val="008F6F1D"/>
    <w:rsid w:val="008F73CC"/>
    <w:rsid w:val="00902C4D"/>
    <w:rsid w:val="00904840"/>
    <w:rsid w:val="00906174"/>
    <w:rsid w:val="009067D2"/>
    <w:rsid w:val="00906BCF"/>
    <w:rsid w:val="00907079"/>
    <w:rsid w:val="009076E5"/>
    <w:rsid w:val="00911E5D"/>
    <w:rsid w:val="0091215A"/>
    <w:rsid w:val="00912259"/>
    <w:rsid w:val="00912FB2"/>
    <w:rsid w:val="009170FA"/>
    <w:rsid w:val="009174FE"/>
    <w:rsid w:val="0091799B"/>
    <w:rsid w:val="009235F8"/>
    <w:rsid w:val="00923F69"/>
    <w:rsid w:val="0092534B"/>
    <w:rsid w:val="00926018"/>
    <w:rsid w:val="0093035F"/>
    <w:rsid w:val="00930EF4"/>
    <w:rsid w:val="009320B3"/>
    <w:rsid w:val="009321C5"/>
    <w:rsid w:val="0093283E"/>
    <w:rsid w:val="00932CBD"/>
    <w:rsid w:val="009346E6"/>
    <w:rsid w:val="00936847"/>
    <w:rsid w:val="00936E27"/>
    <w:rsid w:val="009404D4"/>
    <w:rsid w:val="0094578B"/>
    <w:rsid w:val="00945965"/>
    <w:rsid w:val="009459C6"/>
    <w:rsid w:val="00945CBF"/>
    <w:rsid w:val="00946A23"/>
    <w:rsid w:val="00946D43"/>
    <w:rsid w:val="00947894"/>
    <w:rsid w:val="00947F7A"/>
    <w:rsid w:val="0095199B"/>
    <w:rsid w:val="00951BCF"/>
    <w:rsid w:val="009523DE"/>
    <w:rsid w:val="00952E09"/>
    <w:rsid w:val="00956142"/>
    <w:rsid w:val="009605B6"/>
    <w:rsid w:val="00960D6D"/>
    <w:rsid w:val="0096689C"/>
    <w:rsid w:val="00971FF9"/>
    <w:rsid w:val="009729D8"/>
    <w:rsid w:val="00972D76"/>
    <w:rsid w:val="0097392F"/>
    <w:rsid w:val="00975B9D"/>
    <w:rsid w:val="00976B55"/>
    <w:rsid w:val="00980F8E"/>
    <w:rsid w:val="00982B61"/>
    <w:rsid w:val="00983716"/>
    <w:rsid w:val="009843BE"/>
    <w:rsid w:val="009844F0"/>
    <w:rsid w:val="00984E85"/>
    <w:rsid w:val="009856D4"/>
    <w:rsid w:val="0098594A"/>
    <w:rsid w:val="00986DA1"/>
    <w:rsid w:val="009879E2"/>
    <w:rsid w:val="0099013D"/>
    <w:rsid w:val="0099058C"/>
    <w:rsid w:val="009906DB"/>
    <w:rsid w:val="00990B79"/>
    <w:rsid w:val="00992069"/>
    <w:rsid w:val="0099265B"/>
    <w:rsid w:val="00995D58"/>
    <w:rsid w:val="00996A99"/>
    <w:rsid w:val="00996FC8"/>
    <w:rsid w:val="009A038B"/>
    <w:rsid w:val="009A11AE"/>
    <w:rsid w:val="009A153C"/>
    <w:rsid w:val="009A19FA"/>
    <w:rsid w:val="009A1DDB"/>
    <w:rsid w:val="009A3C1B"/>
    <w:rsid w:val="009A5296"/>
    <w:rsid w:val="009A5EE0"/>
    <w:rsid w:val="009A6788"/>
    <w:rsid w:val="009A68E6"/>
    <w:rsid w:val="009B00EE"/>
    <w:rsid w:val="009B10AD"/>
    <w:rsid w:val="009B2995"/>
    <w:rsid w:val="009B4D4C"/>
    <w:rsid w:val="009B6D6C"/>
    <w:rsid w:val="009B6F42"/>
    <w:rsid w:val="009C3F9B"/>
    <w:rsid w:val="009C5A17"/>
    <w:rsid w:val="009C5CE3"/>
    <w:rsid w:val="009C70CD"/>
    <w:rsid w:val="009D029A"/>
    <w:rsid w:val="009D1F30"/>
    <w:rsid w:val="009D28EA"/>
    <w:rsid w:val="009D3365"/>
    <w:rsid w:val="009D345D"/>
    <w:rsid w:val="009D370B"/>
    <w:rsid w:val="009D3CFF"/>
    <w:rsid w:val="009D43CE"/>
    <w:rsid w:val="009D443A"/>
    <w:rsid w:val="009D4AA5"/>
    <w:rsid w:val="009D5710"/>
    <w:rsid w:val="009D7A75"/>
    <w:rsid w:val="009D7D1E"/>
    <w:rsid w:val="009E0A5C"/>
    <w:rsid w:val="009E0F01"/>
    <w:rsid w:val="009E205D"/>
    <w:rsid w:val="009E212A"/>
    <w:rsid w:val="009E258F"/>
    <w:rsid w:val="009E35B9"/>
    <w:rsid w:val="009E3B3C"/>
    <w:rsid w:val="009E4015"/>
    <w:rsid w:val="009E40D2"/>
    <w:rsid w:val="009E4871"/>
    <w:rsid w:val="009E69F3"/>
    <w:rsid w:val="009E6C6D"/>
    <w:rsid w:val="009F02E9"/>
    <w:rsid w:val="009F069F"/>
    <w:rsid w:val="009F1066"/>
    <w:rsid w:val="009F2659"/>
    <w:rsid w:val="009F3822"/>
    <w:rsid w:val="009F4607"/>
    <w:rsid w:val="009F4720"/>
    <w:rsid w:val="009F491C"/>
    <w:rsid w:val="009F597D"/>
    <w:rsid w:val="009F6357"/>
    <w:rsid w:val="009F6C4B"/>
    <w:rsid w:val="00A01391"/>
    <w:rsid w:val="00A0443A"/>
    <w:rsid w:val="00A058D2"/>
    <w:rsid w:val="00A05F87"/>
    <w:rsid w:val="00A0757B"/>
    <w:rsid w:val="00A11D0D"/>
    <w:rsid w:val="00A13641"/>
    <w:rsid w:val="00A137EA"/>
    <w:rsid w:val="00A13C78"/>
    <w:rsid w:val="00A15A44"/>
    <w:rsid w:val="00A16C7E"/>
    <w:rsid w:val="00A177F5"/>
    <w:rsid w:val="00A21CA6"/>
    <w:rsid w:val="00A2333C"/>
    <w:rsid w:val="00A2378A"/>
    <w:rsid w:val="00A24441"/>
    <w:rsid w:val="00A25A94"/>
    <w:rsid w:val="00A26B1D"/>
    <w:rsid w:val="00A2752B"/>
    <w:rsid w:val="00A27B4A"/>
    <w:rsid w:val="00A27DA7"/>
    <w:rsid w:val="00A30678"/>
    <w:rsid w:val="00A32D84"/>
    <w:rsid w:val="00A33EF9"/>
    <w:rsid w:val="00A34F83"/>
    <w:rsid w:val="00A353E7"/>
    <w:rsid w:val="00A3779F"/>
    <w:rsid w:val="00A37D4F"/>
    <w:rsid w:val="00A40C95"/>
    <w:rsid w:val="00A415C9"/>
    <w:rsid w:val="00A44A72"/>
    <w:rsid w:val="00A455A8"/>
    <w:rsid w:val="00A47927"/>
    <w:rsid w:val="00A51F6D"/>
    <w:rsid w:val="00A56B72"/>
    <w:rsid w:val="00A6095B"/>
    <w:rsid w:val="00A62C43"/>
    <w:rsid w:val="00A64076"/>
    <w:rsid w:val="00A6422E"/>
    <w:rsid w:val="00A646A1"/>
    <w:rsid w:val="00A649B8"/>
    <w:rsid w:val="00A670F9"/>
    <w:rsid w:val="00A704C1"/>
    <w:rsid w:val="00A707ED"/>
    <w:rsid w:val="00A71047"/>
    <w:rsid w:val="00A71D0F"/>
    <w:rsid w:val="00A73606"/>
    <w:rsid w:val="00A74BA1"/>
    <w:rsid w:val="00A74EA5"/>
    <w:rsid w:val="00A76DD9"/>
    <w:rsid w:val="00A77E51"/>
    <w:rsid w:val="00A77E97"/>
    <w:rsid w:val="00A80529"/>
    <w:rsid w:val="00A811BE"/>
    <w:rsid w:val="00A82D72"/>
    <w:rsid w:val="00A84363"/>
    <w:rsid w:val="00A85283"/>
    <w:rsid w:val="00A8689A"/>
    <w:rsid w:val="00A8795B"/>
    <w:rsid w:val="00A97AC6"/>
    <w:rsid w:val="00A97F28"/>
    <w:rsid w:val="00AA0226"/>
    <w:rsid w:val="00AA07A4"/>
    <w:rsid w:val="00AA28F0"/>
    <w:rsid w:val="00AA392A"/>
    <w:rsid w:val="00AA6606"/>
    <w:rsid w:val="00AA6D04"/>
    <w:rsid w:val="00AA70C0"/>
    <w:rsid w:val="00AA7AA9"/>
    <w:rsid w:val="00AA7E32"/>
    <w:rsid w:val="00AB08CB"/>
    <w:rsid w:val="00AB3C36"/>
    <w:rsid w:val="00AB41C1"/>
    <w:rsid w:val="00AB430D"/>
    <w:rsid w:val="00AC09DE"/>
    <w:rsid w:val="00AC27A2"/>
    <w:rsid w:val="00AC2BA9"/>
    <w:rsid w:val="00AC3AD1"/>
    <w:rsid w:val="00AC409B"/>
    <w:rsid w:val="00AC476A"/>
    <w:rsid w:val="00AC6742"/>
    <w:rsid w:val="00AC6A51"/>
    <w:rsid w:val="00AD0B8A"/>
    <w:rsid w:val="00AD2814"/>
    <w:rsid w:val="00AD29D3"/>
    <w:rsid w:val="00AD2C06"/>
    <w:rsid w:val="00AD5686"/>
    <w:rsid w:val="00AD58D1"/>
    <w:rsid w:val="00AD6A8E"/>
    <w:rsid w:val="00AD78A4"/>
    <w:rsid w:val="00AE0C8B"/>
    <w:rsid w:val="00AE41AB"/>
    <w:rsid w:val="00AE55C4"/>
    <w:rsid w:val="00AE56C8"/>
    <w:rsid w:val="00AE63B8"/>
    <w:rsid w:val="00AE6D33"/>
    <w:rsid w:val="00AE6F37"/>
    <w:rsid w:val="00AF191C"/>
    <w:rsid w:val="00AF229C"/>
    <w:rsid w:val="00AF2822"/>
    <w:rsid w:val="00AF511A"/>
    <w:rsid w:val="00AF534C"/>
    <w:rsid w:val="00AF6A5D"/>
    <w:rsid w:val="00AF7D3F"/>
    <w:rsid w:val="00B02DAE"/>
    <w:rsid w:val="00B03C51"/>
    <w:rsid w:val="00B04D63"/>
    <w:rsid w:val="00B05285"/>
    <w:rsid w:val="00B052F0"/>
    <w:rsid w:val="00B05C95"/>
    <w:rsid w:val="00B0741A"/>
    <w:rsid w:val="00B076F7"/>
    <w:rsid w:val="00B102F9"/>
    <w:rsid w:val="00B10F70"/>
    <w:rsid w:val="00B1394E"/>
    <w:rsid w:val="00B1647D"/>
    <w:rsid w:val="00B16A11"/>
    <w:rsid w:val="00B1799C"/>
    <w:rsid w:val="00B17CFF"/>
    <w:rsid w:val="00B25392"/>
    <w:rsid w:val="00B256A3"/>
    <w:rsid w:val="00B277EF"/>
    <w:rsid w:val="00B30774"/>
    <w:rsid w:val="00B32355"/>
    <w:rsid w:val="00B32B28"/>
    <w:rsid w:val="00B33DD1"/>
    <w:rsid w:val="00B35C2B"/>
    <w:rsid w:val="00B37B5C"/>
    <w:rsid w:val="00B405E6"/>
    <w:rsid w:val="00B4206A"/>
    <w:rsid w:val="00B43BA6"/>
    <w:rsid w:val="00B45B38"/>
    <w:rsid w:val="00B50900"/>
    <w:rsid w:val="00B50A16"/>
    <w:rsid w:val="00B516CA"/>
    <w:rsid w:val="00B51F56"/>
    <w:rsid w:val="00B51FA7"/>
    <w:rsid w:val="00B52A53"/>
    <w:rsid w:val="00B53978"/>
    <w:rsid w:val="00B53B77"/>
    <w:rsid w:val="00B544CB"/>
    <w:rsid w:val="00B55E8B"/>
    <w:rsid w:val="00B56F33"/>
    <w:rsid w:val="00B578FD"/>
    <w:rsid w:val="00B62F2E"/>
    <w:rsid w:val="00B63F26"/>
    <w:rsid w:val="00B6654D"/>
    <w:rsid w:val="00B679AB"/>
    <w:rsid w:val="00B70757"/>
    <w:rsid w:val="00B70D85"/>
    <w:rsid w:val="00B73E0C"/>
    <w:rsid w:val="00B8009A"/>
    <w:rsid w:val="00B808DB"/>
    <w:rsid w:val="00B80B12"/>
    <w:rsid w:val="00B84A72"/>
    <w:rsid w:val="00B84E03"/>
    <w:rsid w:val="00B851C9"/>
    <w:rsid w:val="00B85E3B"/>
    <w:rsid w:val="00B87634"/>
    <w:rsid w:val="00B9102E"/>
    <w:rsid w:val="00B92501"/>
    <w:rsid w:val="00B94957"/>
    <w:rsid w:val="00B9560F"/>
    <w:rsid w:val="00B9647D"/>
    <w:rsid w:val="00B97A1A"/>
    <w:rsid w:val="00BA06AE"/>
    <w:rsid w:val="00BA1A5C"/>
    <w:rsid w:val="00BA21B4"/>
    <w:rsid w:val="00BA2D59"/>
    <w:rsid w:val="00BA4EE5"/>
    <w:rsid w:val="00BA617A"/>
    <w:rsid w:val="00BA6E4C"/>
    <w:rsid w:val="00BB0ACF"/>
    <w:rsid w:val="00BB567C"/>
    <w:rsid w:val="00BB5CDF"/>
    <w:rsid w:val="00BB7908"/>
    <w:rsid w:val="00BC0317"/>
    <w:rsid w:val="00BC05E1"/>
    <w:rsid w:val="00BC0C79"/>
    <w:rsid w:val="00BC3FDC"/>
    <w:rsid w:val="00BC4935"/>
    <w:rsid w:val="00BC4AFD"/>
    <w:rsid w:val="00BC5D26"/>
    <w:rsid w:val="00BC6416"/>
    <w:rsid w:val="00BC718F"/>
    <w:rsid w:val="00BC7AD4"/>
    <w:rsid w:val="00BC7BD6"/>
    <w:rsid w:val="00BC7F36"/>
    <w:rsid w:val="00BD0741"/>
    <w:rsid w:val="00BE20C9"/>
    <w:rsid w:val="00BE3B06"/>
    <w:rsid w:val="00BE43D3"/>
    <w:rsid w:val="00BE4842"/>
    <w:rsid w:val="00BE5C30"/>
    <w:rsid w:val="00BE5F0D"/>
    <w:rsid w:val="00BE6820"/>
    <w:rsid w:val="00BE7446"/>
    <w:rsid w:val="00BF1879"/>
    <w:rsid w:val="00BF3782"/>
    <w:rsid w:val="00BF3D42"/>
    <w:rsid w:val="00BF470B"/>
    <w:rsid w:val="00BF4737"/>
    <w:rsid w:val="00BF53BF"/>
    <w:rsid w:val="00BF7026"/>
    <w:rsid w:val="00C01D76"/>
    <w:rsid w:val="00C02388"/>
    <w:rsid w:val="00C0238D"/>
    <w:rsid w:val="00C02A4F"/>
    <w:rsid w:val="00C03297"/>
    <w:rsid w:val="00C0540C"/>
    <w:rsid w:val="00C05898"/>
    <w:rsid w:val="00C06466"/>
    <w:rsid w:val="00C114DF"/>
    <w:rsid w:val="00C11A3D"/>
    <w:rsid w:val="00C136CA"/>
    <w:rsid w:val="00C14AF8"/>
    <w:rsid w:val="00C1557D"/>
    <w:rsid w:val="00C156A2"/>
    <w:rsid w:val="00C217E6"/>
    <w:rsid w:val="00C22DF0"/>
    <w:rsid w:val="00C24DEF"/>
    <w:rsid w:val="00C25081"/>
    <w:rsid w:val="00C26E86"/>
    <w:rsid w:val="00C3004E"/>
    <w:rsid w:val="00C313AE"/>
    <w:rsid w:val="00C31C24"/>
    <w:rsid w:val="00C325EC"/>
    <w:rsid w:val="00C35830"/>
    <w:rsid w:val="00C36F8A"/>
    <w:rsid w:val="00C41766"/>
    <w:rsid w:val="00C434EA"/>
    <w:rsid w:val="00C44B8F"/>
    <w:rsid w:val="00C44DEB"/>
    <w:rsid w:val="00C454AE"/>
    <w:rsid w:val="00C459EC"/>
    <w:rsid w:val="00C505F3"/>
    <w:rsid w:val="00C5225D"/>
    <w:rsid w:val="00C53D32"/>
    <w:rsid w:val="00C543E5"/>
    <w:rsid w:val="00C54686"/>
    <w:rsid w:val="00C54E13"/>
    <w:rsid w:val="00C54E8B"/>
    <w:rsid w:val="00C55929"/>
    <w:rsid w:val="00C56427"/>
    <w:rsid w:val="00C5644F"/>
    <w:rsid w:val="00C56CC9"/>
    <w:rsid w:val="00C57568"/>
    <w:rsid w:val="00C57D60"/>
    <w:rsid w:val="00C611E2"/>
    <w:rsid w:val="00C6339C"/>
    <w:rsid w:val="00C63B89"/>
    <w:rsid w:val="00C6485F"/>
    <w:rsid w:val="00C65611"/>
    <w:rsid w:val="00C65CED"/>
    <w:rsid w:val="00C73A45"/>
    <w:rsid w:val="00C75034"/>
    <w:rsid w:val="00C75086"/>
    <w:rsid w:val="00C75ADF"/>
    <w:rsid w:val="00C75E78"/>
    <w:rsid w:val="00C772DE"/>
    <w:rsid w:val="00C77628"/>
    <w:rsid w:val="00C80B97"/>
    <w:rsid w:val="00C81CBA"/>
    <w:rsid w:val="00C82E25"/>
    <w:rsid w:val="00C84587"/>
    <w:rsid w:val="00C85FC8"/>
    <w:rsid w:val="00C862EF"/>
    <w:rsid w:val="00C901A0"/>
    <w:rsid w:val="00C90BC9"/>
    <w:rsid w:val="00C90F9A"/>
    <w:rsid w:val="00C919CF"/>
    <w:rsid w:val="00C923D5"/>
    <w:rsid w:val="00C92A17"/>
    <w:rsid w:val="00C9435E"/>
    <w:rsid w:val="00C96053"/>
    <w:rsid w:val="00C972BE"/>
    <w:rsid w:val="00CA1F43"/>
    <w:rsid w:val="00CA3315"/>
    <w:rsid w:val="00CB0BAB"/>
    <w:rsid w:val="00CB1284"/>
    <w:rsid w:val="00CB141E"/>
    <w:rsid w:val="00CB5C34"/>
    <w:rsid w:val="00CC0729"/>
    <w:rsid w:val="00CC22CB"/>
    <w:rsid w:val="00CC2905"/>
    <w:rsid w:val="00CC5DA0"/>
    <w:rsid w:val="00CC6F07"/>
    <w:rsid w:val="00CC724B"/>
    <w:rsid w:val="00CC7F0B"/>
    <w:rsid w:val="00CD3BAE"/>
    <w:rsid w:val="00CD4F03"/>
    <w:rsid w:val="00CD5D68"/>
    <w:rsid w:val="00CD6A75"/>
    <w:rsid w:val="00CE064F"/>
    <w:rsid w:val="00CE1929"/>
    <w:rsid w:val="00CE1F46"/>
    <w:rsid w:val="00CE3066"/>
    <w:rsid w:val="00CE3092"/>
    <w:rsid w:val="00CE34CA"/>
    <w:rsid w:val="00CE3717"/>
    <w:rsid w:val="00CE3F11"/>
    <w:rsid w:val="00CE4025"/>
    <w:rsid w:val="00CE479C"/>
    <w:rsid w:val="00CE47AA"/>
    <w:rsid w:val="00CE4BBD"/>
    <w:rsid w:val="00CE5C49"/>
    <w:rsid w:val="00CE5E66"/>
    <w:rsid w:val="00CE689E"/>
    <w:rsid w:val="00CE6C64"/>
    <w:rsid w:val="00CF03D2"/>
    <w:rsid w:val="00CF0FFF"/>
    <w:rsid w:val="00CF1128"/>
    <w:rsid w:val="00CF329E"/>
    <w:rsid w:val="00CF4875"/>
    <w:rsid w:val="00CF49F8"/>
    <w:rsid w:val="00CF6A59"/>
    <w:rsid w:val="00D0015B"/>
    <w:rsid w:val="00D00C8F"/>
    <w:rsid w:val="00D02775"/>
    <w:rsid w:val="00D03A1B"/>
    <w:rsid w:val="00D04661"/>
    <w:rsid w:val="00D04D6C"/>
    <w:rsid w:val="00D07296"/>
    <w:rsid w:val="00D1083B"/>
    <w:rsid w:val="00D15383"/>
    <w:rsid w:val="00D156A3"/>
    <w:rsid w:val="00D163CC"/>
    <w:rsid w:val="00D17FDB"/>
    <w:rsid w:val="00D2573C"/>
    <w:rsid w:val="00D26CD6"/>
    <w:rsid w:val="00D27A3F"/>
    <w:rsid w:val="00D27F4C"/>
    <w:rsid w:val="00D308CD"/>
    <w:rsid w:val="00D31B6A"/>
    <w:rsid w:val="00D354CC"/>
    <w:rsid w:val="00D3669F"/>
    <w:rsid w:val="00D3693A"/>
    <w:rsid w:val="00D37B73"/>
    <w:rsid w:val="00D37DEF"/>
    <w:rsid w:val="00D41472"/>
    <w:rsid w:val="00D41957"/>
    <w:rsid w:val="00D41BEE"/>
    <w:rsid w:val="00D426D0"/>
    <w:rsid w:val="00D45A9E"/>
    <w:rsid w:val="00D45F44"/>
    <w:rsid w:val="00D474DC"/>
    <w:rsid w:val="00D5075D"/>
    <w:rsid w:val="00D546C3"/>
    <w:rsid w:val="00D5563C"/>
    <w:rsid w:val="00D5592B"/>
    <w:rsid w:val="00D55FD2"/>
    <w:rsid w:val="00D57B06"/>
    <w:rsid w:val="00D6088E"/>
    <w:rsid w:val="00D62C1A"/>
    <w:rsid w:val="00D63105"/>
    <w:rsid w:val="00D64452"/>
    <w:rsid w:val="00D66B47"/>
    <w:rsid w:val="00D66CEC"/>
    <w:rsid w:val="00D66E05"/>
    <w:rsid w:val="00D673EC"/>
    <w:rsid w:val="00D6762D"/>
    <w:rsid w:val="00D7043B"/>
    <w:rsid w:val="00D7057A"/>
    <w:rsid w:val="00D73CFA"/>
    <w:rsid w:val="00D76D75"/>
    <w:rsid w:val="00D77166"/>
    <w:rsid w:val="00D77DF4"/>
    <w:rsid w:val="00D81924"/>
    <w:rsid w:val="00D82725"/>
    <w:rsid w:val="00D83D3F"/>
    <w:rsid w:val="00D84B3C"/>
    <w:rsid w:val="00D85113"/>
    <w:rsid w:val="00D879EF"/>
    <w:rsid w:val="00D90831"/>
    <w:rsid w:val="00D90EBE"/>
    <w:rsid w:val="00D92705"/>
    <w:rsid w:val="00D92C5C"/>
    <w:rsid w:val="00D9392A"/>
    <w:rsid w:val="00D94246"/>
    <w:rsid w:val="00D957D4"/>
    <w:rsid w:val="00DA36E1"/>
    <w:rsid w:val="00DA3C48"/>
    <w:rsid w:val="00DA41DC"/>
    <w:rsid w:val="00DA6382"/>
    <w:rsid w:val="00DB0EBB"/>
    <w:rsid w:val="00DB2711"/>
    <w:rsid w:val="00DB3D74"/>
    <w:rsid w:val="00DB3FA3"/>
    <w:rsid w:val="00DB46B9"/>
    <w:rsid w:val="00DB6E7F"/>
    <w:rsid w:val="00DB73D5"/>
    <w:rsid w:val="00DB7520"/>
    <w:rsid w:val="00DC1B6C"/>
    <w:rsid w:val="00DC1D18"/>
    <w:rsid w:val="00DC31C5"/>
    <w:rsid w:val="00DC3F69"/>
    <w:rsid w:val="00DC7402"/>
    <w:rsid w:val="00DD21DF"/>
    <w:rsid w:val="00DD3822"/>
    <w:rsid w:val="00DD53D8"/>
    <w:rsid w:val="00DD60CA"/>
    <w:rsid w:val="00DD61D3"/>
    <w:rsid w:val="00DD7C2B"/>
    <w:rsid w:val="00DE1418"/>
    <w:rsid w:val="00DE1D3A"/>
    <w:rsid w:val="00DE3845"/>
    <w:rsid w:val="00DE3C09"/>
    <w:rsid w:val="00DE4865"/>
    <w:rsid w:val="00DE4892"/>
    <w:rsid w:val="00DE51C4"/>
    <w:rsid w:val="00DE5371"/>
    <w:rsid w:val="00DE5C81"/>
    <w:rsid w:val="00DE659A"/>
    <w:rsid w:val="00DE6FDC"/>
    <w:rsid w:val="00DE72AB"/>
    <w:rsid w:val="00DE7AAA"/>
    <w:rsid w:val="00DE7E95"/>
    <w:rsid w:val="00DF0E14"/>
    <w:rsid w:val="00DF56F2"/>
    <w:rsid w:val="00E00CF2"/>
    <w:rsid w:val="00E024C7"/>
    <w:rsid w:val="00E02BEB"/>
    <w:rsid w:val="00E02C82"/>
    <w:rsid w:val="00E02CA7"/>
    <w:rsid w:val="00E03ED4"/>
    <w:rsid w:val="00E05AE4"/>
    <w:rsid w:val="00E07AF4"/>
    <w:rsid w:val="00E110F2"/>
    <w:rsid w:val="00E11E59"/>
    <w:rsid w:val="00E13300"/>
    <w:rsid w:val="00E137D5"/>
    <w:rsid w:val="00E13CBD"/>
    <w:rsid w:val="00E15568"/>
    <w:rsid w:val="00E17DA1"/>
    <w:rsid w:val="00E201C5"/>
    <w:rsid w:val="00E20333"/>
    <w:rsid w:val="00E24066"/>
    <w:rsid w:val="00E24CB0"/>
    <w:rsid w:val="00E25CFA"/>
    <w:rsid w:val="00E33624"/>
    <w:rsid w:val="00E34F53"/>
    <w:rsid w:val="00E353D9"/>
    <w:rsid w:val="00E4366F"/>
    <w:rsid w:val="00E44039"/>
    <w:rsid w:val="00E45812"/>
    <w:rsid w:val="00E50176"/>
    <w:rsid w:val="00E5017D"/>
    <w:rsid w:val="00E520BC"/>
    <w:rsid w:val="00E5219B"/>
    <w:rsid w:val="00E523E7"/>
    <w:rsid w:val="00E53A97"/>
    <w:rsid w:val="00E53B3B"/>
    <w:rsid w:val="00E547B1"/>
    <w:rsid w:val="00E57D91"/>
    <w:rsid w:val="00E60025"/>
    <w:rsid w:val="00E613AB"/>
    <w:rsid w:val="00E61EF6"/>
    <w:rsid w:val="00E63E9D"/>
    <w:rsid w:val="00E7073B"/>
    <w:rsid w:val="00E7280B"/>
    <w:rsid w:val="00E737FD"/>
    <w:rsid w:val="00E75243"/>
    <w:rsid w:val="00E75932"/>
    <w:rsid w:val="00E76B34"/>
    <w:rsid w:val="00E77459"/>
    <w:rsid w:val="00E80CC4"/>
    <w:rsid w:val="00E835B0"/>
    <w:rsid w:val="00E841FE"/>
    <w:rsid w:val="00E844FA"/>
    <w:rsid w:val="00E86794"/>
    <w:rsid w:val="00E87152"/>
    <w:rsid w:val="00E872C6"/>
    <w:rsid w:val="00E9019C"/>
    <w:rsid w:val="00E916AB"/>
    <w:rsid w:val="00E9317F"/>
    <w:rsid w:val="00E9656F"/>
    <w:rsid w:val="00E96E9F"/>
    <w:rsid w:val="00E9700D"/>
    <w:rsid w:val="00E97686"/>
    <w:rsid w:val="00EA02F0"/>
    <w:rsid w:val="00EA05CF"/>
    <w:rsid w:val="00EA15AB"/>
    <w:rsid w:val="00EA204F"/>
    <w:rsid w:val="00EA348B"/>
    <w:rsid w:val="00EA3B8B"/>
    <w:rsid w:val="00EA3F27"/>
    <w:rsid w:val="00EA79FF"/>
    <w:rsid w:val="00EB01FE"/>
    <w:rsid w:val="00EB158B"/>
    <w:rsid w:val="00EB15F1"/>
    <w:rsid w:val="00EB2F6E"/>
    <w:rsid w:val="00EB4BB0"/>
    <w:rsid w:val="00EB5FC3"/>
    <w:rsid w:val="00EB6BBF"/>
    <w:rsid w:val="00EB6F0F"/>
    <w:rsid w:val="00EC149D"/>
    <w:rsid w:val="00EC19D7"/>
    <w:rsid w:val="00EC1FCE"/>
    <w:rsid w:val="00EC25F3"/>
    <w:rsid w:val="00EC29F7"/>
    <w:rsid w:val="00EC2B43"/>
    <w:rsid w:val="00EC6104"/>
    <w:rsid w:val="00EC68A9"/>
    <w:rsid w:val="00EC6E43"/>
    <w:rsid w:val="00EC72BF"/>
    <w:rsid w:val="00EC7C05"/>
    <w:rsid w:val="00EC7F7E"/>
    <w:rsid w:val="00ED093C"/>
    <w:rsid w:val="00ED0B37"/>
    <w:rsid w:val="00ED2D81"/>
    <w:rsid w:val="00ED6D09"/>
    <w:rsid w:val="00ED6FD5"/>
    <w:rsid w:val="00ED7D35"/>
    <w:rsid w:val="00EE0414"/>
    <w:rsid w:val="00EE35F3"/>
    <w:rsid w:val="00EE3B68"/>
    <w:rsid w:val="00EE464E"/>
    <w:rsid w:val="00EE6C02"/>
    <w:rsid w:val="00EE70DE"/>
    <w:rsid w:val="00EE7152"/>
    <w:rsid w:val="00EE775D"/>
    <w:rsid w:val="00EF033F"/>
    <w:rsid w:val="00EF13A6"/>
    <w:rsid w:val="00EF32E0"/>
    <w:rsid w:val="00EF4400"/>
    <w:rsid w:val="00EF4DD9"/>
    <w:rsid w:val="00EF5B32"/>
    <w:rsid w:val="00EF62F4"/>
    <w:rsid w:val="00EF7D2C"/>
    <w:rsid w:val="00F027B6"/>
    <w:rsid w:val="00F04E4F"/>
    <w:rsid w:val="00F0568D"/>
    <w:rsid w:val="00F05914"/>
    <w:rsid w:val="00F071FE"/>
    <w:rsid w:val="00F07F46"/>
    <w:rsid w:val="00F10259"/>
    <w:rsid w:val="00F10904"/>
    <w:rsid w:val="00F11783"/>
    <w:rsid w:val="00F12618"/>
    <w:rsid w:val="00F1269D"/>
    <w:rsid w:val="00F13C18"/>
    <w:rsid w:val="00F14C0F"/>
    <w:rsid w:val="00F14DB0"/>
    <w:rsid w:val="00F15C2D"/>
    <w:rsid w:val="00F23999"/>
    <w:rsid w:val="00F24C19"/>
    <w:rsid w:val="00F2704C"/>
    <w:rsid w:val="00F35B4F"/>
    <w:rsid w:val="00F35E79"/>
    <w:rsid w:val="00F3719B"/>
    <w:rsid w:val="00F377AF"/>
    <w:rsid w:val="00F4022D"/>
    <w:rsid w:val="00F40521"/>
    <w:rsid w:val="00F40B1B"/>
    <w:rsid w:val="00F416A5"/>
    <w:rsid w:val="00F43D71"/>
    <w:rsid w:val="00F4499D"/>
    <w:rsid w:val="00F45F59"/>
    <w:rsid w:val="00F47A1A"/>
    <w:rsid w:val="00F52471"/>
    <w:rsid w:val="00F5762C"/>
    <w:rsid w:val="00F64280"/>
    <w:rsid w:val="00F648AA"/>
    <w:rsid w:val="00F64E01"/>
    <w:rsid w:val="00F66831"/>
    <w:rsid w:val="00F70852"/>
    <w:rsid w:val="00F70BC2"/>
    <w:rsid w:val="00F71FB9"/>
    <w:rsid w:val="00F7301F"/>
    <w:rsid w:val="00F74110"/>
    <w:rsid w:val="00F748DE"/>
    <w:rsid w:val="00F75C95"/>
    <w:rsid w:val="00F7650F"/>
    <w:rsid w:val="00F77EEE"/>
    <w:rsid w:val="00F77F89"/>
    <w:rsid w:val="00F816D6"/>
    <w:rsid w:val="00F8217B"/>
    <w:rsid w:val="00F8652A"/>
    <w:rsid w:val="00F8739C"/>
    <w:rsid w:val="00F900BA"/>
    <w:rsid w:val="00F90544"/>
    <w:rsid w:val="00F91473"/>
    <w:rsid w:val="00F921D2"/>
    <w:rsid w:val="00F92C37"/>
    <w:rsid w:val="00F92D6C"/>
    <w:rsid w:val="00F92F8F"/>
    <w:rsid w:val="00F94BC1"/>
    <w:rsid w:val="00F976BC"/>
    <w:rsid w:val="00F9794F"/>
    <w:rsid w:val="00FA00FB"/>
    <w:rsid w:val="00FA045C"/>
    <w:rsid w:val="00FA09D4"/>
    <w:rsid w:val="00FA164C"/>
    <w:rsid w:val="00FA2F23"/>
    <w:rsid w:val="00FA2FB4"/>
    <w:rsid w:val="00FA3CE7"/>
    <w:rsid w:val="00FA5A04"/>
    <w:rsid w:val="00FA62F5"/>
    <w:rsid w:val="00FA65B7"/>
    <w:rsid w:val="00FA6A5A"/>
    <w:rsid w:val="00FA7662"/>
    <w:rsid w:val="00FB04CB"/>
    <w:rsid w:val="00FB05F0"/>
    <w:rsid w:val="00FB3038"/>
    <w:rsid w:val="00FB3291"/>
    <w:rsid w:val="00FB370D"/>
    <w:rsid w:val="00FB5386"/>
    <w:rsid w:val="00FB58CB"/>
    <w:rsid w:val="00FB7147"/>
    <w:rsid w:val="00FC1CAF"/>
    <w:rsid w:val="00FC1F6C"/>
    <w:rsid w:val="00FC2DC8"/>
    <w:rsid w:val="00FC3290"/>
    <w:rsid w:val="00FC3FBA"/>
    <w:rsid w:val="00FC423F"/>
    <w:rsid w:val="00FC484B"/>
    <w:rsid w:val="00FC5675"/>
    <w:rsid w:val="00FC5A95"/>
    <w:rsid w:val="00FD153D"/>
    <w:rsid w:val="00FD341C"/>
    <w:rsid w:val="00FD4635"/>
    <w:rsid w:val="00FD493E"/>
    <w:rsid w:val="00FD4BCF"/>
    <w:rsid w:val="00FD518E"/>
    <w:rsid w:val="00FD5CE1"/>
    <w:rsid w:val="00FD79A8"/>
    <w:rsid w:val="00FE021F"/>
    <w:rsid w:val="00FE076C"/>
    <w:rsid w:val="00FE0CC8"/>
    <w:rsid w:val="00FE1EC8"/>
    <w:rsid w:val="00FE396C"/>
    <w:rsid w:val="00FE4DA1"/>
    <w:rsid w:val="00FE57C4"/>
    <w:rsid w:val="00FE6ECF"/>
    <w:rsid w:val="00FE6FCC"/>
    <w:rsid w:val="00FF0B2F"/>
    <w:rsid w:val="00FF0BC1"/>
    <w:rsid w:val="00FF28F6"/>
    <w:rsid w:val="00FF3727"/>
    <w:rsid w:val="00FF375D"/>
    <w:rsid w:val="00FF4239"/>
    <w:rsid w:val="00FF4F2C"/>
    <w:rsid w:val="00FF5C16"/>
    <w:rsid w:val="00FF71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57C1C81"/>
  <w14:defaultImageDpi w14:val="32767"/>
  <w15:chartTrackingRefBased/>
  <w15:docId w15:val="{483C0DA9-7230-9D40-8A9A-96B583E0CD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625CBF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B6E7F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0015B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D0015B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0A055A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A055A"/>
  </w:style>
  <w:style w:type="paragraph" w:styleId="Footer">
    <w:name w:val="footer"/>
    <w:basedOn w:val="Normal"/>
    <w:link w:val="FooterChar"/>
    <w:uiPriority w:val="99"/>
    <w:unhideWhenUsed/>
    <w:rsid w:val="000A055A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A055A"/>
  </w:style>
  <w:style w:type="paragraph" w:styleId="NoSpacing">
    <w:name w:val="No Spacing"/>
    <w:link w:val="NoSpacingChar"/>
    <w:uiPriority w:val="1"/>
    <w:qFormat/>
    <w:rsid w:val="00B55E8B"/>
    <w:rPr>
      <w:rFonts w:eastAsiaTheme="minorEastAsia"/>
      <w:sz w:val="22"/>
      <w:szCs w:val="22"/>
      <w:lang w:eastAsia="zh-CN"/>
    </w:rPr>
  </w:style>
  <w:style w:type="character" w:styleId="PlaceholderText">
    <w:name w:val="Placeholder Text"/>
    <w:basedOn w:val="DefaultParagraphFont"/>
    <w:uiPriority w:val="99"/>
    <w:semiHidden/>
    <w:rsid w:val="00B55E8B"/>
    <w:rPr>
      <w:color w:val="808080"/>
    </w:rPr>
  </w:style>
  <w:style w:type="paragraph" w:styleId="ListParagraph">
    <w:name w:val="List Paragraph"/>
    <w:basedOn w:val="Normal"/>
    <w:uiPriority w:val="34"/>
    <w:qFormat/>
    <w:rsid w:val="000242B3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75430D"/>
    <w:rPr>
      <w:color w:val="954F72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AF6A5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F6A5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F6A5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F6A5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F6A5D"/>
    <w:rPr>
      <w:b/>
      <w:bCs/>
      <w:sz w:val="20"/>
      <w:szCs w:val="20"/>
    </w:rPr>
  </w:style>
  <w:style w:type="character" w:customStyle="1" w:styleId="NoSpacingChar">
    <w:name w:val="No Spacing Char"/>
    <w:basedOn w:val="DefaultParagraphFont"/>
    <w:link w:val="NoSpacing"/>
    <w:uiPriority w:val="1"/>
    <w:rsid w:val="00BB7908"/>
    <w:rPr>
      <w:rFonts w:eastAsiaTheme="minorEastAsia"/>
      <w:sz w:val="22"/>
      <w:szCs w:val="22"/>
      <w:lang w:eastAsia="zh-CN"/>
    </w:rPr>
  </w:style>
  <w:style w:type="character" w:customStyle="1" w:styleId="Heading2Char">
    <w:name w:val="Heading 2 Char"/>
    <w:basedOn w:val="DefaultParagraphFont"/>
    <w:link w:val="Heading2"/>
    <w:uiPriority w:val="9"/>
    <w:rsid w:val="00DB6E7F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PageNumber">
    <w:name w:val="page number"/>
    <w:basedOn w:val="DefaultParagraphFont"/>
    <w:uiPriority w:val="99"/>
    <w:semiHidden/>
    <w:unhideWhenUsed/>
    <w:rsid w:val="004C6774"/>
  </w:style>
  <w:style w:type="character" w:customStyle="1" w:styleId="Heading1Char">
    <w:name w:val="Heading 1 Char"/>
    <w:basedOn w:val="DefaultParagraphFont"/>
    <w:link w:val="Heading1"/>
    <w:uiPriority w:val="9"/>
    <w:rsid w:val="00625CBF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150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61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6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717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224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080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347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000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297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682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698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737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530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346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784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512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122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755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738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451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017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918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288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722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541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800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145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hove.cm@gmail.com" TargetMode="External"/><Relationship Id="rId13" Type="http://schemas.openxmlformats.org/officeDocument/2006/relationships/footer" Target="footer1.xml"/><Relationship Id="rId18" Type="http://schemas.openxmlformats.org/officeDocument/2006/relationships/hyperlink" Target="mailto:gurven@gmail.com" TargetMode="External"/><Relationship Id="rId3" Type="http://schemas.openxmlformats.org/officeDocument/2006/relationships/styles" Target="styles.xml"/><Relationship Id="rId21" Type="http://schemas.openxmlformats.org/officeDocument/2006/relationships/footer" Target="footer4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17" Type="http://schemas.openxmlformats.org/officeDocument/2006/relationships/hyperlink" Target="mailto:amyboddy@ucsb.edu" TargetMode="External"/><Relationship Id="rId2" Type="http://schemas.openxmlformats.org/officeDocument/2006/relationships/numbering" Target="numbering.xml"/><Relationship Id="rId16" Type="http://schemas.openxmlformats.org/officeDocument/2006/relationships/hyperlink" Target="mailto:martinm7@uw.edu" TargetMode="External"/><Relationship Id="rId20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doi.org/10.1002/ajhb.22974" TargetMode="External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header" Target="header3.xml"/><Relationship Id="rId23" Type="http://schemas.openxmlformats.org/officeDocument/2006/relationships/fontTable" Target="fontTable.xml"/><Relationship Id="rId10" Type="http://schemas.openxmlformats.org/officeDocument/2006/relationships/header" Target="header1.xml"/><Relationship Id="rId19" Type="http://schemas.openxmlformats.org/officeDocument/2006/relationships/header" Target="header4.xml"/><Relationship Id="rId4" Type="http://schemas.openxmlformats.org/officeDocument/2006/relationships/settings" Target="settings.xml"/><Relationship Id="rId9" Type="http://schemas.openxmlformats.org/officeDocument/2006/relationships/hyperlink" Target="https://www.linkedin.com/in/carmenhove/" TargetMode="External"/><Relationship Id="rId14" Type="http://schemas.openxmlformats.org/officeDocument/2006/relationships/footer" Target="footer2.xml"/><Relationship Id="rId22" Type="http://schemas.openxmlformats.org/officeDocument/2006/relationships/header" Target="header5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IEEE2006OfficeOnline.xsl" StyleName="IEEE" Version="2006"/>
</file>

<file path=customXml/itemProps1.xml><?xml version="1.0" encoding="utf-8"?>
<ds:datastoreItem xmlns:ds="http://schemas.openxmlformats.org/officeDocument/2006/customXml" ds:itemID="{E59B7C8D-7A66-B747-A5DB-231504FB961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827</Words>
  <Characters>10416</Characters>
  <Application>Microsoft Office Word</Application>
  <DocSecurity>0</DocSecurity>
  <Lines>86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2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rmen Hove</dc:creator>
  <cp:keywords/>
  <dc:description/>
  <cp:lastModifiedBy>Carmen Hove</cp:lastModifiedBy>
  <cp:revision>2</cp:revision>
  <cp:lastPrinted>2022-04-25T20:53:00Z</cp:lastPrinted>
  <dcterms:created xsi:type="dcterms:W3CDTF">2022-06-15T17:58:00Z</dcterms:created>
  <dcterms:modified xsi:type="dcterms:W3CDTF">2022-06-15T17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fa6aa4c2-d4e5-3e32-bf3f-0262fe3c0158</vt:lpwstr>
  </property>
  <property fmtid="{D5CDD505-2E9C-101B-9397-08002B2CF9AE}" pid="4" name="Mendeley Citation Style_1">
    <vt:lpwstr>http://www.zotero.org/styles/nature</vt:lpwstr>
  </property>
  <property fmtid="{D5CDD505-2E9C-101B-9397-08002B2CF9AE}" pid="5" name="Mendeley Recent Style Id 0_1">
    <vt:lpwstr>http://www.zotero.org/styles/american-journal-of-physical-anthropology</vt:lpwstr>
  </property>
  <property fmtid="{D5CDD505-2E9C-101B-9397-08002B2CF9AE}" pid="6" name="Mendeley Recent Style Name 0_1">
    <vt:lpwstr>American Journal of Physical Anthropology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bibtex</vt:lpwstr>
  </property>
  <property fmtid="{D5CDD505-2E9C-101B-9397-08002B2CF9AE}" pid="12" name="Mendeley Recent Style Name 3_1">
    <vt:lpwstr>BibTeX generic citation style</vt:lpwstr>
  </property>
  <property fmtid="{D5CDD505-2E9C-101B-9397-08002B2CF9AE}" pid="13" name="Mendeley Recent Style Id 4_1">
    <vt:lpwstr>http://www.zotero.org/styles/harvard1</vt:lpwstr>
  </property>
  <property fmtid="{D5CDD505-2E9C-101B-9397-08002B2CF9AE}" pid="14" name="Mendeley Recent Style Name 4_1">
    <vt:lpwstr>Harvard reference format 1 (deprecated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csl.mendeley.com/styles/20448741/minimal-grant-proposals</vt:lpwstr>
  </property>
  <property fmtid="{D5CDD505-2E9C-101B-9397-08002B2CF9AE}" pid="18" name="Mendeley Recent Style Name 6_1">
    <vt:lpwstr>Minimal style for grant proposals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pnas</vt:lpwstr>
  </property>
  <property fmtid="{D5CDD505-2E9C-101B-9397-08002B2CF9AE}" pid="24" name="Mendeley Recent Style Name 9_1">
    <vt:lpwstr>Proceedings of the National Academy of Sciences of the United States of America</vt:lpwstr>
  </property>
</Properties>
</file>